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1B4C" w:rsidRPr="00843B1B" w:rsidRDefault="00BC1B4C" w:rsidP="00BC1B4C">
      <w:pPr>
        <w:spacing w:line="480" w:lineRule="auto"/>
        <w:jc w:val="center"/>
        <w:rPr>
          <w:rFonts w:ascii="Times New Roman" w:hAnsi="Times New Roman" w:cs="Times New Roman"/>
          <w:b/>
          <w:bCs/>
          <w:sz w:val="24"/>
          <w:szCs w:val="24"/>
        </w:rPr>
      </w:pPr>
      <w:r>
        <w:rPr>
          <w:rFonts w:ascii="Times New Roman" w:hAnsi="Times New Roman" w:cs="Times New Roman"/>
          <w:b/>
          <w:sz w:val="24"/>
          <w:szCs w:val="24"/>
        </w:rPr>
        <w:t>B</w:t>
      </w:r>
      <w:r w:rsidRPr="00843B1B">
        <w:rPr>
          <w:rFonts w:ascii="Times New Roman" w:hAnsi="Times New Roman" w:cs="Times New Roman"/>
          <w:b/>
          <w:sz w:val="24"/>
          <w:szCs w:val="24"/>
        </w:rPr>
        <w:t>AB I</w:t>
      </w:r>
    </w:p>
    <w:p w:rsidR="00BC1B4C" w:rsidRDefault="00BC1B4C" w:rsidP="00BC1B4C">
      <w:pPr>
        <w:spacing w:line="480" w:lineRule="auto"/>
        <w:jc w:val="center"/>
        <w:rPr>
          <w:rFonts w:ascii="Times New Roman" w:hAnsi="Times New Roman" w:cs="Times New Roman"/>
          <w:b/>
          <w:sz w:val="24"/>
          <w:szCs w:val="24"/>
        </w:rPr>
      </w:pPr>
      <w:r w:rsidRPr="00843B1B">
        <w:rPr>
          <w:rFonts w:ascii="Times New Roman" w:hAnsi="Times New Roman" w:cs="Times New Roman"/>
          <w:b/>
          <w:sz w:val="24"/>
          <w:szCs w:val="24"/>
        </w:rPr>
        <w:t>PENDAHULUAN</w:t>
      </w:r>
    </w:p>
    <w:p w:rsidR="00BC1B4C" w:rsidRPr="00792E3D" w:rsidRDefault="00BC1B4C" w:rsidP="00BA0FE9">
      <w:pPr>
        <w:pStyle w:val="ListParagraph"/>
        <w:numPr>
          <w:ilvl w:val="1"/>
          <w:numId w:val="5"/>
        </w:numPr>
        <w:spacing w:after="200" w:line="480" w:lineRule="auto"/>
        <w:ind w:left="567" w:hanging="567"/>
        <w:rPr>
          <w:rFonts w:ascii="Times New Roman" w:hAnsi="Times New Roman" w:cs="Times New Roman"/>
          <w:b/>
          <w:sz w:val="24"/>
          <w:szCs w:val="24"/>
        </w:rPr>
      </w:pPr>
      <w:r>
        <w:rPr>
          <w:rFonts w:ascii="Times New Roman" w:hAnsi="Times New Roman" w:cs="Times New Roman"/>
          <w:b/>
          <w:sz w:val="24"/>
          <w:szCs w:val="24"/>
        </w:rPr>
        <w:t>Latar Belakang Penelitian</w:t>
      </w:r>
      <w:bookmarkStart w:id="0" w:name="_GoBack"/>
      <w:bookmarkEnd w:id="0"/>
    </w:p>
    <w:p w:rsidR="00BC1B4C" w:rsidRPr="00843B1B" w:rsidRDefault="00BC1B4C" w:rsidP="00BC1B4C">
      <w:pPr>
        <w:spacing w:line="480" w:lineRule="auto"/>
        <w:ind w:left="567" w:firstLine="426"/>
        <w:jc w:val="both"/>
        <w:rPr>
          <w:rFonts w:ascii="Times New Roman" w:hAnsi="Times New Roman" w:cs="Times New Roman"/>
          <w:sz w:val="24"/>
          <w:szCs w:val="24"/>
        </w:rPr>
      </w:pPr>
      <w:r w:rsidRPr="00843B1B">
        <w:rPr>
          <w:rFonts w:ascii="Times New Roman" w:hAnsi="Times New Roman" w:cs="Times New Roman"/>
          <w:bCs/>
          <w:sz w:val="24"/>
          <w:szCs w:val="24"/>
        </w:rPr>
        <w:t xml:space="preserve">Harapan dari setiap </w:t>
      </w:r>
      <w:r w:rsidRPr="00843B1B">
        <w:rPr>
          <w:rFonts w:ascii="Times New Roman" w:hAnsi="Times New Roman" w:cs="Times New Roman"/>
          <w:sz w:val="24"/>
          <w:szCs w:val="24"/>
        </w:rPr>
        <w:t xml:space="preserve">Pendidikan mampu mewujudkan suasana belajar yang dan proses pembelajaran agar peserta didik secara aktif mengembangkan potensi dirinya untuk memiliki kekuatan spiritual keagamaan, pengendalian diri, kepribadian, kecerdasan, akhlak mulia, serta keterampilan yang diperlukan dirinya, masyarakat, bangsa, dan negara menurut UU </w:t>
      </w:r>
      <w:r>
        <w:rPr>
          <w:rFonts w:ascii="Times New Roman" w:hAnsi="Times New Roman" w:cs="Times New Roman"/>
          <w:sz w:val="24"/>
          <w:szCs w:val="24"/>
        </w:rPr>
        <w:t>Maret</w:t>
      </w:r>
      <w:r w:rsidRPr="00843B1B">
        <w:rPr>
          <w:rFonts w:ascii="Times New Roman" w:hAnsi="Times New Roman" w:cs="Times New Roman"/>
          <w:sz w:val="24"/>
          <w:szCs w:val="24"/>
        </w:rPr>
        <w:t>. 20 Tahun 2003</w:t>
      </w:r>
    </w:p>
    <w:p w:rsidR="00BC1B4C" w:rsidRDefault="00BC1B4C" w:rsidP="00BC1B4C">
      <w:pPr>
        <w:spacing w:line="480" w:lineRule="auto"/>
        <w:ind w:left="567" w:firstLine="426"/>
        <w:jc w:val="both"/>
        <w:rPr>
          <w:rFonts w:ascii="Times New Roman" w:hAnsi="Times New Roman" w:cs="Times New Roman"/>
          <w:sz w:val="24"/>
          <w:szCs w:val="24"/>
          <w:lang w:val="en-US"/>
        </w:rPr>
      </w:pPr>
      <w:r w:rsidRPr="00843B1B">
        <w:rPr>
          <w:rFonts w:ascii="Times New Roman" w:hAnsi="Times New Roman" w:cs="Times New Roman"/>
          <w:sz w:val="24"/>
          <w:szCs w:val="24"/>
        </w:rPr>
        <w:t xml:space="preserve">Pendidikan merupakan alat pengembangan keadaan manusia dari yang kurang baik menjadi baik, untuk menghasilkan manusia yang berkualitas, mencetak manusia terdidik serta memajukan kehidupan dan kesejahteraan bangsa. Oleh karena itu salah satu komponen yang sangat amat penting dalam pendidikan adalah guru </w:t>
      </w:r>
      <w:r w:rsidR="00CE08EC" w:rsidRPr="00843B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njung","given":"Nadya Turrahma","non-dropping-particle":"","parse-names":false,"suffix":""},{"dropping-particle":"","family":"Yarshal","given":"Dinda","non-dropping-particle":"","parse-names":false,"suffix":""}],"id":"ITEM-1","issued":{"date-parts":[["2022"]]},"page":"123-135","title":"EduGlobal : Jurnal Penelitian Pendidikan Upaya Meningkatkan Minat Belajar Siswa Melalui Pemanfaatan Aplikasi Kinemaster Sebagai Media Pembelajaran Pada Tema Sehat Itu Penting di Kelas V SD Negeri 108293 Perbaungan","type":"article-journal","volume":"02"},"uris":["http://www.mendeley.com/documents/?uuid=fac03aa4-b8c2-447f-9b60-cfc2048c8533"]}],"mendeley":{"formattedCitation":"(Tanjung &amp; Yarshal, 2022)","plainTextFormattedCitation":"(Tanjung &amp; Yarshal, 2022)","previouslyFormattedCitation":"(Tanjung &amp; Yarshal, 2022)"},"properties":{"noteIndex":0},"schema":"https://github.com/citation-style-language/schema/raw/master/csl-citation.json"}</w:instrText>
      </w:r>
      <w:r w:rsidR="00CE08EC" w:rsidRPr="00843B1B">
        <w:rPr>
          <w:rFonts w:ascii="Times New Roman" w:hAnsi="Times New Roman" w:cs="Times New Roman"/>
          <w:sz w:val="24"/>
          <w:szCs w:val="24"/>
        </w:rPr>
        <w:fldChar w:fldCharType="separate"/>
      </w:r>
      <w:r w:rsidRPr="00E74DE3">
        <w:rPr>
          <w:rFonts w:ascii="Times New Roman" w:hAnsi="Times New Roman" w:cs="Times New Roman"/>
          <w:noProof/>
          <w:sz w:val="24"/>
          <w:szCs w:val="24"/>
        </w:rPr>
        <w:t>(Tanjung &amp; Yarshal, 2022)</w:t>
      </w:r>
      <w:r w:rsidR="00CE08EC" w:rsidRPr="00843B1B">
        <w:rPr>
          <w:rFonts w:ascii="Times New Roman" w:hAnsi="Times New Roman" w:cs="Times New Roman"/>
          <w:sz w:val="24"/>
          <w:szCs w:val="24"/>
        </w:rPr>
        <w:fldChar w:fldCharType="end"/>
      </w:r>
      <w:r>
        <w:rPr>
          <w:rFonts w:ascii="Times New Roman" w:hAnsi="Times New Roman" w:cs="Times New Roman"/>
          <w:sz w:val="24"/>
          <w:szCs w:val="24"/>
        </w:rPr>
        <w:t>.</w:t>
      </w:r>
      <w:r w:rsidRPr="00AF51C5">
        <w:rPr>
          <w:rFonts w:ascii="Times New Roman" w:hAnsi="Times New Roman" w:cs="Times New Roman"/>
          <w:sz w:val="24"/>
          <w:szCs w:val="24"/>
        </w:rPr>
        <w:t>Peran pendidikan sendiri adalah dapat meningkatkan kualitas sumber daya manusia, mewujudkan kesejahteraan umum dan mencerdaskan kehidupan bangsa</w:t>
      </w:r>
      <w:r>
        <w:rPr>
          <w:rFonts w:ascii="Times New Roman" w:hAnsi="Times New Roman" w:cs="Times New Roman"/>
          <w:sz w:val="24"/>
          <w:szCs w:val="24"/>
        </w:rPr>
        <w:t>.</w:t>
      </w:r>
      <w:r w:rsidR="00CE08E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elitian ini adalah untuk Meningkatkan Kualitas Pembelajaran pada Tema Udara Bersih Bagi Kesehatan melalui Penerapan Blended Learning Sebagai Alternative Model Merdeka Belajar Di Masa Adaptasi Kebiasaan Baru (New Normal) Kelas V Tahun Pelajaran …","author":[{"dropping-particle":"","family":"Dalimunthe","given":"N","non-dropping-particle":"","parse-names":false,"suffix":""}],"container-title":"Jurnal ESTUPRO","id":"ITEM-1","issue":"1","issued":{"date-parts":[["2021"]]},"page":"36-44","title":"Penerapan Blended Learning sebagai Alternative Model Merdeka Belajar di Masa Adaptasi Kebiasaan Baru (New Normal) untuk Meningkatkan Kualitas Pembelajaran Kelas V di SDN 200311 Padangsidimpuan","type":"article-journal","volume":"6"},"uris":["http://www.mendeley.com/documents/?uuid=d4c021da-4710-4826-9105-5e2f606eaeb7"]}],"mendeley":{"formattedCitation":"(Dalimunthe, 2021)","plainTextFormattedCitation":"(Dalimunthe, 2021)"},"properties":{"noteIndex":0},"schema":"https://github.com/citation-style-language/schema/raw/master/csl-citation.json"}</w:instrText>
      </w:r>
      <w:r w:rsidR="00CE08EC">
        <w:rPr>
          <w:rFonts w:ascii="Times New Roman" w:hAnsi="Times New Roman" w:cs="Times New Roman"/>
          <w:sz w:val="24"/>
          <w:szCs w:val="24"/>
        </w:rPr>
        <w:fldChar w:fldCharType="separate"/>
      </w:r>
      <w:r w:rsidRPr="00AF51C5">
        <w:rPr>
          <w:rFonts w:ascii="Times New Roman" w:hAnsi="Times New Roman" w:cs="Times New Roman"/>
          <w:noProof/>
          <w:sz w:val="24"/>
          <w:szCs w:val="24"/>
        </w:rPr>
        <w:t>(Dalimunthe, 2021)</w:t>
      </w:r>
      <w:r w:rsidR="00CE08EC">
        <w:rPr>
          <w:rFonts w:ascii="Times New Roman" w:hAnsi="Times New Roman" w:cs="Times New Roman"/>
          <w:sz w:val="24"/>
          <w:szCs w:val="24"/>
        </w:rPr>
        <w:fldChar w:fldCharType="end"/>
      </w:r>
      <w:r>
        <w:rPr>
          <w:rFonts w:ascii="Times New Roman" w:hAnsi="Times New Roman" w:cs="Times New Roman"/>
          <w:sz w:val="24"/>
          <w:szCs w:val="24"/>
        </w:rPr>
        <w:t>.D</w:t>
      </w:r>
      <w:r w:rsidRPr="008A10E0">
        <w:rPr>
          <w:rFonts w:ascii="Times New Roman" w:hAnsi="Times New Roman" w:cs="Times New Roman"/>
          <w:sz w:val="24"/>
          <w:szCs w:val="24"/>
        </w:rPr>
        <w:t>alam melaksanakan pendidikan, peran guru menjadi sangat krusial, karena guru berperan sebagai agen perubahan dalam mengembangkan potensi anak didik. Oleh karena itu, guru memiliki tanggung jawab besar untuk memberikan pembelajaran yang efektif dan efisien.</w:t>
      </w:r>
      <w:r w:rsidR="00CE08E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30/jurdimas.v7i2.3142","ISSN":"2614-7912","abstract":"The rapid progress of information and communication technology today can be seen in how easy it is for people to communicate and obtain information, even in the face of limited time and space. Advances in information and communication technology are increasingly being applied to various fields and aspects of daily life to provide efficiency and convenience in handling tasks and work related to humans. One area where many people have benefited from advances in information and communication technology is education. To overcome the problems raised, the general approach that will be used in this activity is to teach computer-based media creation to teachers in elementary schools. The one-day computer-based learning media development training was carried out in a structured, patient and comprehensive manner. In general, all participants were involved in activities with strong and consistent motivation. Training as teachers and principals of certain schools to strengthen learning capacity. Teachers need to convey and minimize the results of this lesson to other teachers.            Keywords: instructional media; technology; training","author":[{"dropping-particle":"","family":"Sitorus","given":"Zunaida","non-dropping-particle":"","parse-names":false,"suffix":""},{"dropping-particle":"","family":"Efendi","given":"Elfin","non-dropping-particle":"","parse-names":false,"suffix":""},{"dropping-particle":"","family":"Putri","given":"Seprina Aulia","non-dropping-particle":"","parse-names":false,"suffix":""},{"dropping-particle":"","family":"Syahrani","given":"Nadia","non-dropping-particle":"","parse-names":false,"suffix":""},{"dropping-particle":"","family":"Fitri","given":"Rindi Maylinda","non-dropping-particle":"","parse-names":false,"suffix":""}],"container-title":"Jurdimas (Jurnal Pengabdian Kepada Masyarakat) Royal","id":"ITEM-1","issue":"2","issued":{"date-parts":[["2024"]]},"page":"240-245","title":"Pelatihan Penggunaan Media Pembelajaran Berbasis Teknologi Komputer","type":"article-journal","volume":"7"},"uris":["http://www.mendeley.com/documents/?uuid=07292661-5493-4e80-a503-e89e3d68ed37"]}],"mendeley":{"formattedCitation":"(Sitorus et al., 2024)","manualFormatting":"(Sungkar, Kadir 2024)","plainTextFormattedCitation":"(Sitorus et al., 2024)","previouslyFormattedCitation":"(Sitorus et al., 2024)"},"properties":{"noteIndex":0},"schema":"https://github.com/citation-style-language/schema/raw/master/csl-citation.json"}</w:instrText>
      </w:r>
      <w:r w:rsidR="00CE08EC">
        <w:rPr>
          <w:rFonts w:ascii="Times New Roman" w:hAnsi="Times New Roman" w:cs="Times New Roman"/>
          <w:sz w:val="24"/>
          <w:szCs w:val="24"/>
        </w:rPr>
        <w:fldChar w:fldCharType="separate"/>
      </w:r>
      <w:r w:rsidRPr="008A10E0">
        <w:rPr>
          <w:rFonts w:ascii="Times New Roman" w:hAnsi="Times New Roman" w:cs="Times New Roman"/>
          <w:noProof/>
          <w:sz w:val="24"/>
          <w:szCs w:val="24"/>
        </w:rPr>
        <w:t>(</w:t>
      </w:r>
      <w:r>
        <w:rPr>
          <w:rFonts w:ascii="Times New Roman" w:hAnsi="Times New Roman" w:cs="Times New Roman"/>
          <w:noProof/>
          <w:sz w:val="24"/>
          <w:szCs w:val="24"/>
        </w:rPr>
        <w:t>Sungkar, Kadir</w:t>
      </w:r>
      <w:r w:rsidRPr="008A10E0">
        <w:rPr>
          <w:rFonts w:ascii="Times New Roman" w:hAnsi="Times New Roman" w:cs="Times New Roman"/>
          <w:noProof/>
          <w:sz w:val="24"/>
          <w:szCs w:val="24"/>
        </w:rPr>
        <w:t xml:space="preserve"> 2024)</w:t>
      </w:r>
      <w:r w:rsidR="00CE08EC">
        <w:rPr>
          <w:rFonts w:ascii="Times New Roman" w:hAnsi="Times New Roman" w:cs="Times New Roman"/>
          <w:sz w:val="24"/>
          <w:szCs w:val="24"/>
        </w:rPr>
        <w:fldChar w:fldCharType="end"/>
      </w:r>
    </w:p>
    <w:p w:rsidR="00BC1B4C" w:rsidRDefault="00BC1B4C" w:rsidP="00BC1B4C">
      <w:pPr>
        <w:spacing w:line="480" w:lineRule="auto"/>
        <w:ind w:left="567" w:firstLine="426"/>
        <w:jc w:val="both"/>
        <w:rPr>
          <w:rFonts w:ascii="Times New Roman" w:hAnsi="Times New Roman" w:cs="Times New Roman"/>
          <w:sz w:val="24"/>
          <w:szCs w:val="24"/>
          <w:lang w:val="en-US"/>
        </w:rPr>
        <w:sectPr w:rsidR="00BC1B4C" w:rsidSect="00C74ACF">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09" w:footer="709" w:gutter="0"/>
          <w:pgNumType w:start="1"/>
          <w:cols w:space="708"/>
          <w:docGrid w:linePitch="360"/>
        </w:sectPr>
      </w:pPr>
    </w:p>
    <w:p w:rsidR="00BC1B4C" w:rsidRDefault="00BC1B4C" w:rsidP="00BC1B4C">
      <w:pPr>
        <w:pStyle w:val="NormalWeb"/>
        <w:spacing w:line="480" w:lineRule="auto"/>
        <w:ind w:left="567"/>
        <w:jc w:val="both"/>
      </w:pPr>
      <w:r w:rsidRPr="00843B1B">
        <w:lastRenderedPageBreak/>
        <w:t xml:space="preserve">Salah satu bagian penting dari pendidikan yang sering diabaikan adalah kurikulum. Kurikulum adalah bagian penting dari proses pendidikan </w:t>
      </w:r>
      <w:r>
        <w:t>karena</w:t>
      </w:r>
      <w:r w:rsidRPr="00843B1B">
        <w:t xml:space="preserve">akan menyebabkan perubahan dalam perkembangan kurikulum, terutama di </w:t>
      </w:r>
      <w:r>
        <w:t>Maret</w:t>
      </w:r>
      <w:r w:rsidRPr="00843B1B">
        <w:t>. Kurikulum berfungsi sebagai salah satu alat untuk mencapai tujuan pendidikan dan juga berfungsi sebagai pedoman untuk proses belajar mengajar di berbagai jenis sekolah dan tingkat.</w:t>
      </w:r>
    </w:p>
    <w:p w:rsidR="00BC1B4C" w:rsidRDefault="00BC1B4C" w:rsidP="00BC1B4C">
      <w:pPr>
        <w:pStyle w:val="NormalWeb"/>
        <w:spacing w:line="480" w:lineRule="auto"/>
        <w:ind w:left="567" w:firstLine="426"/>
        <w:jc w:val="both"/>
      </w:pPr>
      <w:r w:rsidRPr="00843B1B">
        <w:t>Pada saat ini kurikulum yang diterapkan adalah kurikulum merdeka yang di dilaksanakan secara bertahap. Kurikulum Merdeka adalah kurikulum dengan pembelajaran intrakurikuler yang beragam di mana konten akan lebih optimal agar peserta didik memiliki cukup waktu untuk mendalami konsep dan menguatkan kompetensi.</w:t>
      </w:r>
      <w:r w:rsidRPr="002933C3">
        <w:t>Kurikulum Merdeka mengarahkan setiap sekolah untuk tidak hanya memberikan materi pembelajaran secara konvensional, tetapi juga mengadopsi pendekatan yang lebih inovatif dan interaktif, termasuk penggunaan teknologi dalam proses belajar mengajar</w:t>
      </w:r>
      <w:r>
        <w:t xml:space="preserve">. (Sukmawarti et al., 2024). </w:t>
      </w:r>
      <w:r w:rsidRPr="00843B1B">
        <w:t xml:space="preserve"> Guru memiliki keleluasaan untuk memilih berbagai perangkat ajar sehingga pembelajaran dapat disesuaikan dengan kebutuhan belajar dan minat peserta didik.  Kurikulum Merdeka memberikan keleluasaan kepada pendidik untuk menciptakan pembelajaran berkualitas yang sesuai dengan kebutuhan dan lingkungan belajar peserta didik</w:t>
      </w:r>
      <w:r w:rsidR="00CE08EC">
        <w:fldChar w:fldCharType="begin" w:fldLock="1"/>
      </w:r>
      <w:r>
        <w:instrText>ADDIN CSL_CITATION {"citationItems":[{"id":"ITEM-1","itemData":{"DOI":"10.57216/pah.v18i2.480","ISSN":"2338-0853","abstract":"Penelitian ini bertujuan untuk mengetahui Implementasi Kurikulum Merdeka  di Sekolah Penggerak yaitu  SMAN 1 Pengaron, yang mulai Juli 2022 mulai menerapkam Kurikulum Merdeka. Adapun Langkah langkah SMAN1 Pengaron dalam mengimplentasikan Kurikulum Merdeka adalah (1)  Membentuk Komite pembelajaran.  Komite Pembelajaran adalah sebuah tim di tingkat satuan pendidikan, (2) Mengadakan In House Training (IHT), tentang Kurikulum Merdeka di sekolah  (3)  Merumuskan visi dan visi serta Tujuan Sekolah sesuai dengan Karanteristik sekolah. (4) Mengadakan rapat dengan Tim Pengembang Kurikulum. (5) Menelaah dan  Menggunakan panduan serta pedoman  yang disediakan oleh Direktorat Jenderal Guru dan Tenaga Kependidikan Kementerian Pendidikan,Kebudayaan, Riset, dan Teknologi, (6) Selalu berkonsultasi dan berkordinasi dengan  Fasilitator Sekolah penggerak serta pengawas Pembina.","author":[{"dropping-particle":"","family":"Fauzi","given":"Achmad","non-dropping-particle":"","parse-names":false,"suffix":""}],"container-title":"Pahlawan: Jurnal Pendidikan-Sosial-Budaya","id":"ITEM-1","issue":"2","issued":{"date-parts":[["2022"]]},"page":"18-22","title":"Implementasi Kurikulum Merdeka Di Sekolah Penggerak","type":"article-journal","volume":"18"},"uris":["http://www.mendeley.com/documents/?uuid=5848445c-9893-476e-839c-3899a3f5d543"]}],"mendeley":{"formattedCitation":"(Fauzi, 2022)","plainTextFormattedCitation":"(Fauzi, 2022)","previouslyFormattedCitation":"(Fauzi, 2022)"},"properties":{"noteIndex":0},"schema":"https://github.com/citation-style-language/schema/raw/master/csl-citation.json"}</w:instrText>
      </w:r>
      <w:r w:rsidR="00CE08EC">
        <w:fldChar w:fldCharType="separate"/>
      </w:r>
      <w:r w:rsidRPr="00E74DE3">
        <w:rPr>
          <w:noProof/>
        </w:rPr>
        <w:t>(Fauzi, 2022)</w:t>
      </w:r>
      <w:r w:rsidR="00CE08EC">
        <w:fldChar w:fldCharType="end"/>
      </w:r>
      <w:r>
        <w:t>.</w:t>
      </w:r>
      <w:r w:rsidRPr="00FE2152">
        <w:t>Kurikulum Merdeka selain mewujudkan pembelajaran berbasis kebutuhan siswa juga menambah muatan nilai-nilai karakter, yaitu yang disebut dengan Profil Pelajar Pancasila, yang terdiri dari Beriman dan Berta</w:t>
      </w:r>
      <w:r>
        <w:t>k</w:t>
      </w:r>
      <w:r w:rsidRPr="00FE2152">
        <w:t xml:space="preserve">wa Pada </w:t>
      </w:r>
      <w:r>
        <w:t>Maret</w:t>
      </w:r>
      <w:r w:rsidRPr="00FE2152">
        <w:t xml:space="preserve"> Yang Maha Esa serta Berakhlak </w:t>
      </w:r>
      <w:r w:rsidRPr="00FE2152">
        <w:lastRenderedPageBreak/>
        <w:t>Mulia, Goton</w:t>
      </w:r>
      <w:r>
        <w:t>g</w:t>
      </w:r>
      <w:r w:rsidRPr="00FE2152">
        <w:t>Royong, Mandiri, Bernalar Kritis, Berk</w:t>
      </w:r>
      <w:r>
        <w:t>h</w:t>
      </w:r>
      <w:r w:rsidRPr="00FE2152">
        <w:t>ebinnekaan Global, dan Kreatif. Profil Pelajar Pancasila berarti profil pelajar yang komp</w:t>
      </w:r>
      <w:r>
        <w:t>e</w:t>
      </w:r>
      <w:r w:rsidRPr="00FE2152">
        <w:t>ten. Pelajar</w:t>
      </w:r>
      <w:r w:rsidRPr="00843B1B">
        <w:t xml:space="preserve"> akan menyebabkan perubahan dalam perkembangan kurikulum, terutama di </w:t>
      </w:r>
      <w:r>
        <w:t>Maret</w:t>
      </w:r>
      <w:r w:rsidRPr="00843B1B">
        <w:t>. Kurikulum berfungsi sebagai salah satu alat untuk mencapai tujuan pendidikan dan juga berfungsi sebagai pedoman untuk proses belajar mengajar di berbagai jenis sekolah dan tingkat.</w:t>
      </w:r>
    </w:p>
    <w:p w:rsidR="00BC1B4C" w:rsidRDefault="00BC1B4C" w:rsidP="00BC1B4C">
      <w:pPr>
        <w:pStyle w:val="NormalWeb"/>
        <w:spacing w:line="480" w:lineRule="auto"/>
        <w:ind w:left="567" w:firstLine="426"/>
        <w:jc w:val="both"/>
      </w:pPr>
      <w:r w:rsidRPr="00843B1B">
        <w:t>Pada saat ini kurikulum yang diterapkan adalah kurikulum merdeka yang di dilaksanakan secara bertahap. Kurikulum Merdeka adalah kurikulum dengan pembelajaran intrakurikuler yang beragam di mana konten akan lebih optimal agar peserta didik memiliki cukup waktu untuk mendalami konsep dan menguatkan kompetensi.</w:t>
      </w:r>
      <w:r w:rsidRPr="002933C3">
        <w:t>Kurikulum Merdeka mengarahkan setiap sekolah untuk tidak hanya memberikan materi pembelajaran secara konvensional, tetapi juga mengadopsi pendekatan yang lebih inovatif dan interaktif, termasuk penggunaan teknologi dalam proses belajar mengajar</w:t>
      </w:r>
      <w:r>
        <w:t xml:space="preserve">. (Sukmawarti et al., 2024). </w:t>
      </w:r>
      <w:r w:rsidRPr="00843B1B">
        <w:t xml:space="preserve"> Guru memiliki keleluasaan untuk memilih berbagai perangkat ajar sehingga pembelajaran dapat disesuaikan dengan kebutuhan belajar dan minat peserta didik.  Kurikulum Merdeka memberikan keleluasaan kepada pendidik untuk menciptakan pembelajaran berkualitas yang sesuai dengan kebutuhan dan lingkungan belajar peserta didik</w:t>
      </w:r>
      <w:r w:rsidR="00CE08EC">
        <w:fldChar w:fldCharType="begin" w:fldLock="1"/>
      </w:r>
      <w:r>
        <w:instrText>ADDIN CSL_CITATION {"citationItems":[{"id":"ITEM-1","itemData":{"DOI":"10.57216/pah.v18i2.480","ISSN":"2338-0853","abstract":"Penelitian ini bertujuan untuk mengetahui Implementasi Kurikulum Merdeka  di Sekolah Penggerak yaitu  SMAN 1 Pengaron, yang mulai Juli 2022 mulai menerapkam Kurikulum Merdeka. Adapun Langkah langkah SMAN1 Pengaron dalam mengimplentasikan Kurikulum Merdeka adalah (1)  Membentuk Komite pembelajaran.  Komite Pembelajaran adalah sebuah tim di tingkat satuan pendidikan, (2) Mengadakan In House Training (IHT), tentang Kurikulum Merdeka di sekolah  (3)  Merumuskan visi dan visi serta Tujuan Sekolah sesuai dengan Karanteristik sekolah. (4) Mengadakan rapat dengan Tim Pengembang Kurikulum. (5) Menelaah dan  Menggunakan panduan serta pedoman  yang disediakan oleh Direktorat Jenderal Guru dan Tenaga Kependidikan Kementerian Pendidikan,Kebudayaan, Riset, dan Teknologi, (6) Selalu berkonsultasi dan berkordinasi dengan  Fasilitator Sekolah penggerak serta pengawas Pembina.","author":[{"dropping-particle":"","family":"Fauzi","given":"Achmad","non-dropping-particle":"","parse-names":false,"suffix":""}],"container-title":"Pahlawan: Jurnal Pendidikan-Sosial-Budaya","id":"ITEM-1","issue":"2","issued":{"date-parts":[["2022"]]},"page":"18-22","title":"Implementasi Kurikulum Merdeka Di Sekolah Penggerak","type":"article-journal","volume":"18"},"uris":["http://www.mendeley.com/documents/?uuid=5848445c-9893-476e-839c-3899a3f5d543"]}],"mendeley":{"formattedCitation":"(Fauzi, 2022)","plainTextFormattedCitation":"(Fauzi, 2022)","previouslyFormattedCitation":"(Fauzi, 2022)"},"properties":{"noteIndex":0},"schema":"https://github.com/citation-style-language/schema/raw/master/csl-citation.json"}</w:instrText>
      </w:r>
      <w:r w:rsidR="00CE08EC">
        <w:fldChar w:fldCharType="separate"/>
      </w:r>
      <w:r w:rsidRPr="00E74DE3">
        <w:rPr>
          <w:noProof/>
        </w:rPr>
        <w:t>(Fauzi, 2022)</w:t>
      </w:r>
      <w:r w:rsidR="00CE08EC">
        <w:fldChar w:fldCharType="end"/>
      </w:r>
      <w:r>
        <w:t>.</w:t>
      </w:r>
      <w:r w:rsidRPr="00FE2152">
        <w:t>Kurikulum Merdeka selain mewujudkan pembelajaran berbasis kebutuhan siswa juga menambah muatan nilai-nilai karakter, yaitu yang disebut dengan Profil Pelajar Pancasila, yang terdiri dari Beriman dan Berta</w:t>
      </w:r>
      <w:r>
        <w:t>k</w:t>
      </w:r>
      <w:r w:rsidRPr="00FE2152">
        <w:t xml:space="preserve">wa Pada </w:t>
      </w:r>
      <w:r>
        <w:t>Maret</w:t>
      </w:r>
      <w:r w:rsidRPr="00FE2152">
        <w:t xml:space="preserve"> Yang Maha Esa serta Berakhlak </w:t>
      </w:r>
      <w:r w:rsidRPr="00FE2152">
        <w:lastRenderedPageBreak/>
        <w:t>Mulia, Gotong Royong, Mandiri, Bernalar Kritis, Berk</w:t>
      </w:r>
      <w:r>
        <w:t>h</w:t>
      </w:r>
      <w:r w:rsidRPr="00FE2152">
        <w:t>ebinnekaan Global, dan Kreatif. Profil Pelajar Pancasila berarti profil pelajar yang komp</w:t>
      </w:r>
      <w:r>
        <w:t>e</w:t>
      </w:r>
      <w:r w:rsidRPr="00FE2152">
        <w:t>ten. Pelajar diharapkan memiliki karakter dan bersikap berdasarkan nilai-nilai Pancasila. Untuk mewujudkan Profil Pelajar Pancasila maka perlu dilakukan dalam budaya sekolah pembelajaran intrakurikuler, kokulikuler hingga ekstrakurikuler</w:t>
      </w:r>
      <w:r>
        <w:t xml:space="preserve">. </w:t>
      </w:r>
      <w:r w:rsidR="00CE08EC">
        <w:fldChar w:fldCharType="begin" w:fldLock="1"/>
      </w:r>
      <w:r>
        <w:instrText>ADDIN CSL_CITATION {"citationItems":[{"id":"ITEM-1","itemData":{"DOI":"10.31004/basicedu.v6i3.2714","ISSN":"2580-3735","abstract":"Tujuan dari penelitian ini untuk mendeskripsikan secara konseptual bagaimana penguatan projek profil pelajar pancasila diimplementasi pada kurikulum prototipe di sekolah penggerak jenjang SD. Pada penelitian ini menggunakan metode penelitian studi kepustakaan (Library Research). Teknik pengumpulan data yang digunakan dalam artikel ini adalah mengkaji jurnal, buku, artikel literatur juga dokumen lain yang sesuai dengan masalah penelitian. Hasil temuan-temuan pada proses pengumpulan data, didokumentasikan kemudian di analisis dan disajikan secara deskriptif. Hasil dari penelitian ini adalah; 1) kajian tentang projek penguatan profil pelajar pancasila, 2) kajian tentang alur penentuan dalam memilih elemen dan sub elemen profil pelajar pancasila di sekolah dasar, dan 3) kajian tentang assessment projek penguatan profil pelajar pancasila.Harapannya dengan adanya tulisan ini para praktisi di bidang pendidikan dapat memahami lebih dalam tentang projek penguatan profil pelajar pancasila .","author":[{"dropping-particle":"","family":"Rachmawati","given":"Nugraheni","non-dropping-particle":"","parse-names":false,"suffix":""},{"dropping-particle":"","family":"Marini","given":"Arita","non-dropping-particle":"","parse-names":false,"suffix":""},{"dropping-particle":"","family":"Nafiah","given":"Maratun","non-dropping-particle":"","parse-names":false,"suffix":""},{"dropping-particle":"","family":"Nurasiah","given":"Iis","non-dropping-particle":"","parse-names":false,"suffix":""}],"container-title":"Jurnal Basicedu","id":"ITEM-1","issue":"3","issued":{"date-parts":[["2022"]]},"page":"3613-3625","title":"Projek Penguatan Profil Pelajar Pancasila dalam Impelementasi Kurikulum Prototipe di Sekolah Penggerak Jenjang Sekolah Dasar","type":"article-journal","volume":"6"},"uris":["http://www.mendeley.com/documents/?uuid=7dbee0d5-fada-48c3-950a-bb99c0aac165"]}],"mendeley":{"formattedCitation":"(Rachmawati et al., 2022)","plainTextFormattedCitation":"(Rachmawati et al., 2022)","previouslyFormattedCitation":"(Rachmawati et al., 2022)"},"properties":{"noteIndex":0},"schema":"https://github.com/citation-style-language/schema/raw/master/csl-citation.json"}</w:instrText>
      </w:r>
      <w:r w:rsidR="00CE08EC">
        <w:fldChar w:fldCharType="separate"/>
      </w:r>
      <w:r w:rsidRPr="00E74DE3">
        <w:rPr>
          <w:noProof/>
        </w:rPr>
        <w:t>(Rachmawati et al., 2022)</w:t>
      </w:r>
      <w:r w:rsidR="00CE08EC">
        <w:fldChar w:fldCharType="end"/>
      </w:r>
    </w:p>
    <w:p w:rsidR="00BC1B4C" w:rsidRDefault="00BC1B4C" w:rsidP="00BC1B4C">
      <w:pPr>
        <w:pStyle w:val="NormalWeb"/>
        <w:spacing w:line="480" w:lineRule="auto"/>
        <w:ind w:left="567" w:firstLine="426"/>
        <w:jc w:val="both"/>
      </w:pPr>
      <w:r w:rsidRPr="00CA6646">
        <w:t>Tujuan kurikulum belajar ini adalah agar guru, siswa, dan orang tua bisa mendapatkan suasana yang baik menyenangkan. Merdeka belajar merupakan bentuk penyesuaian kebijakan untuk mengembalikan esensi dari as</w:t>
      </w:r>
      <w:r>
        <w:t>es</w:t>
      </w:r>
      <w:r w:rsidRPr="00CA6646">
        <w:t>men yang semakin dilupakan</w:t>
      </w:r>
      <w:r>
        <w:t xml:space="preserve">. </w:t>
      </w:r>
      <w:r w:rsidR="00CE08EC">
        <w:fldChar w:fldCharType="begin" w:fldLock="1"/>
      </w:r>
      <w:r>
        <w:instrText>ADDIN CSL_CITATION {"citationItems":[{"id":"ITEM-1","itemData":{"abstract":"MBKM atau Merdeka Belajar Kampus Merdeka terdiri dari dua konsep yaitu Merdeka Belajar dan Kampus Merdeka dalam satu program. Merdeka belajar merupakan program kebijakan baru Kementerian Pendidikan dan Kebudayaan RI yang diprakarsai oleh Menteri Pendidikan dan Kebudayaan Nadim Makarim. Transformasi pendidikan melalui kebijakan Merdeka belajar merupakan salah satu langkah untuk mewujudkan SDM unggul Indonesia yang memiliki Profil pelajar Pancasila. Kurikulum Merdeka yang dirancang lebih sederhana dan fleksibel diharapkan dapat membantu guru fokus pada materi esensial dan siswa lebih aktif berdasarkan minat mereka, Sehingga Guru bisa dengan mudah membantu siswa mencapai tujuan belajarnya. Namun dengan adanya perubahan kurikulum ini para guru tidak dengan mudah dalam menyesuaikan proses pembelajarannya, maka dari itu tujuan dari penelitian ini bertujuan untuk mengetahui apa yang menjadi faktor penghambat guru dalam menerapkan kurikulum merdeka, kegiatan ini dilakukan menggunakan metode deskripsi dalam penelitian kualitatif dengan cara melakukan observasi langsung dan di bantu dengan literatur-literatur yang terpercaya. Adapun sasaran dari penelitian ini adalah para guru dari tingkat SMP.","author":[{"dropping-particle":"","family":"Baehaki","given":"","non-dropping-particle":"","parse-names":false,"suffix":""}],"container-title":"Conference of Elementary Studies","id":"ITEM-1","issued":{"date-parts":[["2023"]]},"page":"138","title":"Faktor penghambat guru dalam menerapkan kurikulum merdeka","type":"article-journal"},"uris":["http://www.mendeley.com/documents/?uuid=4c05943a-96f1-425f-aae2-50aa2a46248a"]}],"mendeley":{"formattedCitation":"(Baehaki, 2023)","plainTextFormattedCitation":"(Baehaki, 2023)","previouslyFormattedCitation":"(Baehaki, 2023)"},"properties":{"noteIndex":0},"schema":"https://github.com/citation-style-language/schema/raw/master/csl-citation.json"}</w:instrText>
      </w:r>
      <w:r w:rsidR="00CE08EC">
        <w:fldChar w:fldCharType="separate"/>
      </w:r>
      <w:r w:rsidRPr="00E74DE3">
        <w:rPr>
          <w:noProof/>
        </w:rPr>
        <w:t>(Baehaki, 2023)</w:t>
      </w:r>
      <w:r w:rsidR="00CE08EC">
        <w:fldChar w:fldCharType="end"/>
      </w:r>
    </w:p>
    <w:p w:rsidR="00BC1B4C" w:rsidRDefault="00BC1B4C" w:rsidP="00BC1B4C">
      <w:pPr>
        <w:pStyle w:val="NormalWeb"/>
        <w:spacing w:line="480" w:lineRule="auto"/>
        <w:ind w:left="567" w:firstLine="426"/>
        <w:jc w:val="both"/>
      </w:pPr>
      <w:r w:rsidRPr="007B33C7">
        <w:t>Pada kurikulum Merdeka di</w:t>
      </w:r>
      <w:r>
        <w:t xml:space="preserve"> S</w:t>
      </w:r>
      <w:r w:rsidRPr="007B33C7">
        <w:t xml:space="preserve">ekolah </w:t>
      </w:r>
      <w:r>
        <w:t>D</w:t>
      </w:r>
      <w:r w:rsidRPr="007B33C7">
        <w:t>asar pembelajaran IPA di integrasikan menjadi pembelajaran IPAS. IPAS adalah ilmu pengetahuan alam dan sosial.  Ilmu Pengetahuan Alam dan Sosial (IPAS) adalah ilmu pengetahuan yang mengkaji tentang makhluk hidup dan benda mati di alam semesta serta interaksinya, dan mengkaji kehidupan manusia sebagai individu sekaligus sebagai makhluk sosial yang berinteraksi dengan lingkungannya. Materi IPAS adalah materi yang mempelajari tentang pengetahuan alam dan kehidupan bermasyarakat secara keseluruhan. Sehingga pembelajaran IPASmembantu peserta didik menumbuhkan keingintahuan terhadap pengetahuan fenomena yang terjadi di sekitarnya berdasarkan fakta dan data-data yang nyata.</w:t>
      </w:r>
      <w:r w:rsidR="00CE08EC">
        <w:fldChar w:fldCharType="begin" w:fldLock="1"/>
      </w:r>
      <w:r>
        <w:instrText>ADDIN CSL_CITATION {"citationItems":[{"id":"ITEM-1","itemData":{"DOI":"10.36989/didaktik.v9i2.1270","ISSN":"2477-5673","abstract":"Artikel ini menganalisis tentang implementasi Kurikulum Merdeka pada pembelajaran IPAS di SDN 4 Purwawinangun. Penelitian ini melibatkan kepala sekolah dan guru wali kelas sebagai narasumber. Penelitian ini bertujuan untuk menganalisis kurikulum merdeka lebih lanjut dengan memfokuskan perencanaan dan pelaksanaan pembelajaran pada kurikulum merdeka di jenjang sekolah dasar. Penelitian ini merupakan penelitian deskriptif kualitatif dengan metode studi dokumentasi dan wawancara. Dengan adanya penelitian ini diharapkan baik kepala sekolah maupun guru dapat memiliki pemahaman dan keterampilan yang lebih jelas, sehingga persiapan mengajar, konsep pembelajaran, dan penilaian dapat sesuai dengan rambu-rambu implementasi Kurikulum Merdeka.","author":[{"dropping-particle":"","family":"Azzahra","given":"Irfanaeka","non-dropping-particle":"","parse-names":false,"suffix":""},{"dropping-particle":"","family":"Aan Nurhasanah","given":"","non-dropping-particle":"","parse-names":false,"suffix":""},{"dropping-particle":"","family":"Eli Hermawati","given":"","non-dropping-particle":"","parse-names":false,"suffix":""}],"container-title":"Didaktik : Jurnal Ilmiah PGSD STKIP Subang","id":"ITEM-1","issue":"2","issued":{"date-parts":[["2023"]]},"page":"6230-6238","title":"Implementasi Kurikulum Merdeka Pada Pembelajaran IPAS di SDN 4 Purwawinangun","type":"article-journal","volume":"9"},"uris":["http://www.mendeley.com/documents/?uuid=a8af38f3-e8fb-4017-a19c-2926d8cd0eef"]}],"mendeley":{"formattedCitation":"(Azzahra et al., 2023)","plainTextFormattedCitation":"(Azzahra et al., 2023)","previouslyFormattedCitation":"(Azzahra et al., 2023)"},"properties":{"noteIndex":0},"schema":"https://github.com/citation-style-language/schema/raw/master/csl-citation.json"}</w:instrText>
      </w:r>
      <w:r w:rsidR="00CE08EC">
        <w:fldChar w:fldCharType="separate"/>
      </w:r>
      <w:r w:rsidRPr="00E74DE3">
        <w:rPr>
          <w:noProof/>
        </w:rPr>
        <w:t>(Azzahra et al., 2023)</w:t>
      </w:r>
      <w:r w:rsidR="00CE08EC">
        <w:fldChar w:fldCharType="end"/>
      </w:r>
      <w:r>
        <w:rPr>
          <w:rFonts w:asciiTheme="minorHAnsi" w:eastAsiaTheme="minorHAnsi" w:hAnsiTheme="minorHAnsi" w:cstheme="minorBidi"/>
          <w:sz w:val="22"/>
          <w:szCs w:val="22"/>
        </w:rPr>
        <w:t xml:space="preserve">. </w:t>
      </w:r>
      <w:r w:rsidRPr="00E74DE3">
        <w:rPr>
          <w:rFonts w:asciiTheme="majorBidi" w:eastAsiaTheme="minorHAnsi" w:hAnsiTheme="majorBidi" w:cstheme="majorBidi"/>
        </w:rPr>
        <w:t>Dalam pembelajaran IPA</w:t>
      </w:r>
      <w:r>
        <w:rPr>
          <w:rFonts w:asciiTheme="majorBidi" w:eastAsiaTheme="minorHAnsi" w:hAnsiTheme="majorBidi" w:cstheme="majorBidi"/>
        </w:rPr>
        <w:t>S</w:t>
      </w:r>
      <w:r w:rsidRPr="00E74DE3">
        <w:rPr>
          <w:rFonts w:asciiTheme="majorBidi" w:eastAsiaTheme="minorHAnsi" w:hAnsiTheme="majorBidi" w:cstheme="majorBidi"/>
        </w:rPr>
        <w:t xml:space="preserve">, peserta didik dihadapkan pada peristiwa yang terjadi di </w:t>
      </w:r>
      <w:r w:rsidRPr="00E74DE3">
        <w:rPr>
          <w:rFonts w:asciiTheme="majorBidi" w:eastAsiaTheme="minorHAnsi" w:hAnsiTheme="majorBidi" w:cstheme="majorBidi"/>
        </w:rPr>
        <w:lastRenderedPageBreak/>
        <w:t>alam dan sekitarnya sehingga peserta didik diajak untuk mengingat apa yang terjadi, memahami yang terjadi menganalisis yang terjadi maupun mengevaluasi yang terjadi</w:t>
      </w:r>
      <w:r w:rsidRPr="00E74DE3">
        <w:rPr>
          <w:rFonts w:asciiTheme="minorHAnsi" w:eastAsiaTheme="minorHAnsi" w:hAnsiTheme="minorHAnsi" w:cstheme="minorBidi"/>
          <w:sz w:val="22"/>
          <w:szCs w:val="22"/>
        </w:rPr>
        <w:t>.</w:t>
      </w:r>
      <w:r w:rsidR="00CE08EC" w:rsidRPr="00E74DE3">
        <w:rPr>
          <w:rFonts w:asciiTheme="majorBidi" w:eastAsiaTheme="minorHAnsi" w:hAnsiTheme="majorBidi" w:cstheme="majorBidi"/>
        </w:rPr>
        <w:fldChar w:fldCharType="begin" w:fldLock="1"/>
      </w:r>
      <w:r>
        <w:rPr>
          <w:rFonts w:asciiTheme="majorBidi" w:eastAsiaTheme="minorHAnsi" w:hAnsiTheme="majorBidi" w:cstheme="majorBidi"/>
        </w:rPr>
        <w:instrText>ADDIN CSL_CITATION {"citationItems":[{"id":"ITEM-1","itemData":{"DOI":"10.55606/jpbb.v2i1.1041","ISSN":"2962-0864","abstract":"Mengajar disekolah maupun diperguruan tinggi merupakan usaha nyata dalam menyebarluaskan pengetahuan hasil dari proses berfikir yang dilakukan selama melaksanakan proses pembelajaran. Proses berfikir sangat ditekankan bagi peserta didik dari mulai masuk kelas hingga keluar kelas melalui informasi yang diterima. Karena, dari proses berfikir inilah akan menunjukkan apakah peserta didik berhasil memiliki pengetahuan atau belum. Proses berfikir yang diharapkan adalah proses berfikir dari mengingat, memahami, melakukan, menganalisis, mengevaluasi dan mencipta. Proses inilah yang menunjukkan peserta didik melakukan proses berfikir yang berdampak pada pencapaian pengetahuan baik pengetahuan fakta, konsep, prosedural maupun metakognitif. Keterkaitan proses berfikir dengan pengetahuan dinamakan dengan tabel taksonomi. Tujuan penelitian ini adalah untuk menghasilkan disain penilaian proses kognitif dan pengetahuan menggunakan tabel taksonomi. Metode yang digunakan adalah kualitatif dengan mendisain penilaian proses berfikir dan pengetahuan dengan tahapan dari model Dick dan Carey dalam Pramita, dkk. (2016) yang terdiri dari: (1) mengidentifikasi tujuan pembelajaran, (2) melaksanakan analisis pembelajaran, (3) mendesain penilaian penilaian proses berfikir dan pengetahuan dengan beberapa tahapan tambahan yaitu menyusun dan mengevaluasi RPS. Disain penilaian proses kognitif dan pengetahuan dibangun dalam bentuk tabel yang memiliki empat (4) kolom induk dan sebelas (11) kolom rincian. Empat (4) kolom induk terdiri dari kolom nomor dengan inisial A, kolom kompetensi yang diharapkan dengan inisial B, kolom pengetahuan dengan inisial E dan kolom proses kognitif dengan inisial F. Disain penilaian proses kognitif dan pengetahuan digunakan untuk menilai proses kognitif dan pengetahuan, menilai proses kognitif dan pengetahuan didasarkan pada kompetensi yang diharapkan pada perangkat pembelajaran.\r  \r  ","author":[{"dropping-particle":"","family":"Dara Fitrah Dwi","given":"","non-dropping-particle":"","parse-names":false,"suffix":""},{"dropping-particle":"","family":"Sujarwo Sujarwo","given":"","non-dropping-particle":"","parse-names":false,"suffix":""}],"container-title":"Jurnal Pendidikan, Bahasa dan Budaya","id":"ITEM-1","issue":"1","issued":{"date-parts":[["2023"]]},"page":"86-92","title":"Disain Analisis Proses Kognitif dan Pengetahuan pada Pembelajaran IPA","type":"article-journal","volume":"2"},"uris":["http://www.mendeley.com/documents/?uuid=6d2cbed4-5bc3-41e5-b1c8-312a77e81343"]}],"mendeley":{"formattedCitation":"(Dara Fitrah Dwi &amp; Sujarwo Sujarwo, 2023)","manualFormatting":"(Dara Fitrah Dwi dan Sujarwo 2023)","plainTextFormattedCitation":"(Dara Fitrah Dwi &amp; Sujarwo Sujarwo, 2023)","previouslyFormattedCitation":"(Dara Fitrah Dwi &amp; Sujarwo Sujarwo, 2023)"},"properties":{"noteIndex":0},"schema":"https://github.com/citation-style-language/schema/raw/master/csl-citation.json"}</w:instrText>
      </w:r>
      <w:r w:rsidR="00CE08EC" w:rsidRPr="00E74DE3">
        <w:rPr>
          <w:rFonts w:asciiTheme="majorBidi" w:eastAsiaTheme="minorHAnsi" w:hAnsiTheme="majorBidi" w:cstheme="majorBidi"/>
        </w:rPr>
        <w:fldChar w:fldCharType="separate"/>
      </w:r>
      <w:r w:rsidRPr="00E74DE3">
        <w:rPr>
          <w:rFonts w:asciiTheme="majorBidi" w:eastAsiaTheme="minorHAnsi" w:hAnsiTheme="majorBidi" w:cstheme="majorBidi"/>
          <w:noProof/>
        </w:rPr>
        <w:t>(Dara Fitrah Dwi danSujarwo 2023)</w:t>
      </w:r>
      <w:r w:rsidR="00CE08EC" w:rsidRPr="00E74DE3">
        <w:rPr>
          <w:rFonts w:asciiTheme="majorBidi" w:eastAsiaTheme="minorHAnsi" w:hAnsiTheme="majorBidi" w:cstheme="majorBidi"/>
        </w:rPr>
        <w:fldChar w:fldCharType="end"/>
      </w:r>
      <w:r>
        <w:rPr>
          <w:rFonts w:asciiTheme="minorHAnsi" w:eastAsiaTheme="minorHAnsi" w:hAnsiTheme="minorHAnsi" w:cstheme="minorBidi"/>
          <w:sz w:val="22"/>
          <w:szCs w:val="22"/>
        </w:rPr>
        <w:t xml:space="preserve">. </w:t>
      </w:r>
      <w:r w:rsidRPr="003A2CF8">
        <w:t>Bagi beberapa siswa, pembelajaran IPA terasa sangat membosankan jika disajikan hanya dengan memberikan materi-materi dari buku pelajaran. Banyak siswa yang menjadi pasif dan memilih bermain dengan temannya ketika guru menjelaskan atau sedang menuliskan materi di papan tulis.</w:t>
      </w:r>
      <w:r w:rsidR="00CE08EC">
        <w:fldChar w:fldCharType="begin" w:fldLock="1"/>
      </w:r>
      <w:r>
        <w:instrText>ADDIN CSL_CITATION {"citationItems":[{"id":"ITEM-1","itemData":{"DOI":"10.31004/irje.v2i2.288","ISSN":"2775-9482","abstract":"Penelitian ini bertujuan untuk mengembangkan Pop Up Book pada pelajaran IPA materi daur hidup hewan kelas IV SD. Media Pop Up Book untuk memudahkan siswa dalam memahami pembelajaran IPA materi daur hidup hewan. Penelitian ini termasuk jenis penelitian dan pengembangan R&amp;D (research and development) dengan model ADDIE yaitu analisis, design, development, implemetation, evaluatation. Pengumpulan data melalui observasi, Desain produk menggunakan aplikasi Canva. Penilaian produk Pop Up Book divalidasi oleh ahli media dan materi yaitu dua dosen Universitas Muslim Nusantara Al-washliyah Medan dan wawancara dengan guru kelas IV SD. Hasil dari penilaian dari tahap validasi dijadikan bahan dalam melakukan revisi Pop Up Book . Hasil penelitian menunjukkan bahwa hasil validasi oleh validator ahli materi dan media serta wawancara dengan guru tentang media Pop Up Book pembelajaran IPA materi daur hidup hewan termasuk dalam kategori “baik” dan layak digunakan. Dengan demikian, pengembangan media Pop Up Book pada pelajaran IPA kelas IV SD layak digunakan oleh sekolah, guru, dan siswa.","author":[{"dropping-particle":"","family":"Nur","given":"Ovi Ocvrianda","non-dropping-particle":"","parse-names":false,"suffix":""},{"dropping-particle":"","family":"Sujarwo","given":"Sujarwo","non-dropping-particle":"","parse-names":false,"suffix":""}],"container-title":"Indonesian Research Journal On Education","id":"ITEM-1","issue":"2","issued":{"date-parts":[["2022"]]},"page":"478-485","title":"Pengembangan Media Pop Up Book pada Pembelajaran IPA Materi Daur Hidup Hewan di Kelas IV SD Negeri 106814 Tembung","type":"article-journal","volume":"2"},"uris":["http://www.mendeley.com/documents/?uuid=efe5042f-d967-4063-aa2a-22eea7f0b789"]}],"mendeley":{"formattedCitation":"(Nur &amp; Sujarwo, 2022)","plainTextFormattedCitation":"(Nur &amp; Sujarwo, 2022)","previouslyFormattedCitation":"(Nur &amp; Sujarwo, 2022)"},"properties":{"noteIndex":0},"schema":"https://github.com/citation-style-language/schema/raw/master/csl-citation.json"}</w:instrText>
      </w:r>
      <w:r w:rsidR="00CE08EC">
        <w:fldChar w:fldCharType="separate"/>
      </w:r>
      <w:r w:rsidRPr="00E74DE3">
        <w:rPr>
          <w:noProof/>
        </w:rPr>
        <w:t>(Nur &amp; Sujarwo, 2022)</w:t>
      </w:r>
      <w:r w:rsidR="00CE08EC">
        <w:fldChar w:fldCharType="end"/>
      </w:r>
      <w:r>
        <w:t>. Oleh karena itu diperlukan model pembelajaran yang dapat membantu dan mempermudah siswa dalam memahami materi IPAS</w:t>
      </w:r>
    </w:p>
    <w:p w:rsidR="00BC1B4C" w:rsidRDefault="00BC1B4C" w:rsidP="00BC1B4C">
      <w:pPr>
        <w:pStyle w:val="NormalWeb"/>
        <w:spacing w:line="480" w:lineRule="auto"/>
        <w:ind w:left="567" w:firstLine="426"/>
        <w:jc w:val="both"/>
      </w:pPr>
      <w:r w:rsidRPr="00843B1B">
        <w:t>Model pembelajaran ialah suatu komponen penting pada pembelajaran dikelas, Abas Ayafah mengungkapkan alasan mengapa penting model pembelajaran didalam kelas yaitu : 1) Dalam menggunakan model pembelajaran yang tepat akan membantu pada proses pembelajaran yang berlangsung sehingga sasaran pendidikan bisa tercapai, 2) informasi yang berguna sangat bisa dijumpai dengan menggunakan model pembelajaran bagi peserta didik, 3) Pada proses pembelajaran dibutuhkan variasi model pembelajaran yang dapat menumbuhkan semangat belajar bagi peserta didik sehingga menjauhkan peserta didik dari rasa bosan, 4) dengan adanya perbedaan kebiasaan cara belajar, karakteristik, dan kepribadian peserta didik maka diperlukan perkembangan ragam model pembelajaran</w:t>
      </w:r>
      <w:r>
        <w:t>.</w:t>
      </w:r>
      <w:r w:rsidRPr="00843B1B">
        <w:t xml:space="preserve"> Asyafah, </w:t>
      </w:r>
      <w:r>
        <w:t>(</w:t>
      </w:r>
      <w:r w:rsidR="00CE08EC" w:rsidRPr="00843B1B">
        <w:fldChar w:fldCharType="begin" w:fldLock="1"/>
      </w:r>
      <w:r>
        <w:instrText>ADDIN CSL_CITATION {"citationItems":[{"id":"ITEM-1","itemData":{"DOI":"10.46576/wdw.v16i4.2446","ISSN":"1829-7463","abstract":"1) Kurang kooperatif sesama siswa yang harus diingatkan oleh pendidik, 2) Jika anggota kelompok kurang tentunya akan berpengaruh pada setiap anggota kelompoknya, 3) Terkadang terjadi pembagian kelompok yang tidak merata, 4) Proses pelaksanaan strategi ini membutuhkan waktu yang lama serta alokasi penataan ruang","author":[{"dropping-particle":"","family":"Albina","given":"Meyniar","non-dropping-particle":"","parse-names":false,"suffix":""},{"dropping-particle":"","family":"Safi’i","given":"Ardiyan","non-dropping-particle":"","parse-names":false,"suffix":""},{"dropping-particle":"","family":"Gunawan","given":"Mhd. Alfat","non-dropping-particle":"","parse-names":false,"suffix":""},{"dropping-particle":"","family":"Wibowo","given":"Mas Teguh","non-dropping-particle":"","parse-names":false,"suffix":""},{"dropping-particle":"","family":"Sitepu","given":"Nur Alfina Sari","non-dropping-particle":"","parse-names":false,"suffix":""},{"dropping-particle":"","family":"Ardiyanti","given":"Rizka","non-dropping-particle":"","parse-names":false,"suffix":""}],"container-title":"Warta Dharmawangsa","id":"ITEM-1","issue":"4","issued":{"date-parts":[["2022"]]},"page":"939-955","title":"Model Pembelajaran Di Abad Ke 21","type":"article-journal","volume":"16"},"uris":["http://www.mendeley.com/documents/?uuid=96ff84f0-1255-4d64-a1f4-b555c5c91566"]}],"mendeley":{"formattedCitation":"(Albina et al., 2022)","manualFormatting":"dalam Albina et al., 2022)","plainTextFormattedCitation":"(Albina et al., 2022)","previouslyFormattedCitation":"(Albina et al., 2022)"},"properties":{"noteIndex":0},"schema":"https://github.com/citation-style-language/schema/raw/master/csl-citation.json"}</w:instrText>
      </w:r>
      <w:r w:rsidR="00CE08EC" w:rsidRPr="00843B1B">
        <w:fldChar w:fldCharType="separate"/>
      </w:r>
      <w:r w:rsidRPr="00843B1B">
        <w:rPr>
          <w:noProof/>
        </w:rPr>
        <w:t>dalam Albina et al., 2022)</w:t>
      </w:r>
      <w:r w:rsidR="00CE08EC" w:rsidRPr="00843B1B">
        <w:fldChar w:fldCharType="end"/>
      </w:r>
    </w:p>
    <w:p w:rsidR="00BC1B4C" w:rsidRDefault="00BC1B4C" w:rsidP="00BC1B4C">
      <w:pPr>
        <w:pStyle w:val="NormalWeb"/>
        <w:spacing w:line="480" w:lineRule="auto"/>
        <w:ind w:left="567" w:firstLine="426"/>
        <w:jc w:val="both"/>
      </w:pPr>
      <w:r w:rsidRPr="00843B1B">
        <w:lastRenderedPageBreak/>
        <w:t>Oleh sebab itu, pemilihan model pembelajaran harus benar benar tepat agar tujuan pembelajaran yang diinginkan dapat tercapai dengan mudah. Yang dimana dengan pengguna</w:t>
      </w:r>
      <w:r>
        <w:t>a</w:t>
      </w:r>
      <w:r w:rsidRPr="00843B1B">
        <w:t>n model pembelajaran iniakan menunjang efektivitas, efisiensi dan juga daya tarik dalam pembelajaran. Oleh sebab itu, guru perlu melakukan perencanaan secara matang ketika merancang pembelajaran di kelas. Dan menyadari pentingnya model pembelajaran dalam proses</w:t>
      </w:r>
      <w:r>
        <w:t xml:space="preserve"> pembelajaran</w:t>
      </w:r>
      <w:r w:rsidRPr="00843B1B">
        <w:t>. Guru juga sudah seharusnya memahami bahwa tanpa adanya model pembelajaran, pembelajaran akan mon</w:t>
      </w:r>
      <w:r>
        <w:t>o</w:t>
      </w:r>
      <w:r w:rsidRPr="00843B1B">
        <w:t>ton dan juga proses pembelajaran tidak akan belajar secara efektif dan peserta didik mudah jenuh.</w:t>
      </w:r>
    </w:p>
    <w:p w:rsidR="00BC1B4C" w:rsidRDefault="00BC1B4C" w:rsidP="00BC1B4C">
      <w:pPr>
        <w:pStyle w:val="NormalWeb"/>
        <w:spacing w:line="480" w:lineRule="auto"/>
        <w:ind w:left="567" w:firstLine="426"/>
        <w:jc w:val="both"/>
      </w:pPr>
      <w:r w:rsidRPr="00843B1B">
        <w:t xml:space="preserve">Model pembelajaran berbasis proyek </w:t>
      </w:r>
      <w:r w:rsidRPr="00843B1B">
        <w:rPr>
          <w:i/>
          <w:iCs/>
        </w:rPr>
        <w:t>atau Project Based Learning</w:t>
      </w:r>
      <w:r w:rsidRPr="00843B1B">
        <w:t xml:space="preserve"> yaitu model pembelajaran yang menggunakan proyek sebagai media. Dalam model </w:t>
      </w:r>
      <w:r>
        <w:t xml:space="preserve">PJBL, </w:t>
      </w:r>
      <w:r w:rsidRPr="00843B1B">
        <w:t>siswa terlibat langsung dalam memecahkan masalah melalui proyek nyata dalam kehidupan. Dengan model pembelajaran ini siswa diharapkan akan lebih tertarik dalam menerima pembelajaran di kelas dan siswa tidak lagi bosan dalam mengikuti pembelajaran.</w:t>
      </w:r>
    </w:p>
    <w:p w:rsidR="00BC1B4C" w:rsidRPr="006258B1" w:rsidRDefault="00BC1B4C" w:rsidP="00BC1B4C">
      <w:pPr>
        <w:pStyle w:val="ListParagraph"/>
        <w:spacing w:line="480" w:lineRule="auto"/>
        <w:ind w:left="786" w:firstLine="654"/>
        <w:jc w:val="both"/>
        <w:rPr>
          <w:rFonts w:ascii="Times New Roman" w:hAnsi="Times New Roman" w:cs="Times New Roman"/>
          <w:sz w:val="24"/>
          <w:szCs w:val="24"/>
        </w:rPr>
      </w:pPr>
      <w:r w:rsidRPr="002918E0">
        <w:rPr>
          <w:rFonts w:ascii="Times New Roman" w:hAnsi="Times New Roman" w:cs="Times New Roman"/>
          <w:sz w:val="24"/>
          <w:szCs w:val="24"/>
        </w:rPr>
        <w:t>Di dalam pembuatan pro</w:t>
      </w:r>
      <w:r>
        <w:rPr>
          <w:rFonts w:ascii="Times New Roman" w:hAnsi="Times New Roman" w:cs="Times New Roman"/>
          <w:sz w:val="24"/>
          <w:szCs w:val="24"/>
        </w:rPr>
        <w:t>y</w:t>
      </w:r>
      <w:r w:rsidRPr="002918E0">
        <w:rPr>
          <w:rFonts w:ascii="Times New Roman" w:hAnsi="Times New Roman" w:cs="Times New Roman"/>
          <w:sz w:val="24"/>
          <w:szCs w:val="24"/>
        </w:rPr>
        <w:t>ek ini tentunya harus ada keterampilan siswa.</w:t>
      </w:r>
      <w:r>
        <w:rPr>
          <w:rFonts w:ascii="Times New Roman" w:hAnsi="Times New Roman" w:cs="Times New Roman"/>
          <w:sz w:val="24"/>
          <w:szCs w:val="24"/>
        </w:rPr>
        <w:t>Keterampilan proses adalah cara mengajar yang bertujuan agar siswa dapat memahami konsep melalui kegiatan penyelidikan.</w:t>
      </w:r>
      <w:r w:rsidRPr="00CE3220">
        <w:rPr>
          <w:rFonts w:ascii="Times New Roman" w:hAnsi="Times New Roman" w:cs="Times New Roman"/>
          <w:sz w:val="24"/>
          <w:szCs w:val="24"/>
        </w:rPr>
        <w:t xml:space="preserve"> Keterampilan proses juga dapat diartikan sebagai cara berpikir dan berinteraksi dengan materi dan fenomena. </w:t>
      </w:r>
      <w:r w:rsidR="00CE08E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887/jppsi.v5i2.52638","abstract":"Penelitian ini ditujukkan untuk mengetahui tingkat keterampilan proses sains siswa di kelas SDN 1 Cempaga. Subjek dalam penelitian ini berjumlah 31 orang siswa kelas VI. Instrumen yang digunakan adalah lembar angket, pedoman wawancara, dan dokumentasi. Teknik analisis data yakni menggunakan skala likert. Lalu didapatkan hasil bahwa tingkat keterampilan proses sains siswa di kelas VI SDN 1 Cempaga berdasarkan angket dengan persentase tertinggi 45,16% termasuk pada kriteria Sangat Baik (SB), persentase sebesar 41,93 % termasuk ke dalam kriteria Baik (B), persentase sebesar 9,67% termasuk dalam kriteria Cukup (C), persentase sebesar 9,67%termasuk dalam kriteria Cukup (C), dan pada kriteria Sangat Tidak Baik (STB) dengan persentase 0%. Sedangkan berdasarkan analisis wawancara dengan guru kelas, keterampilan proses sains siswa dikatakan sudah baik, namun masih diperlukan adanya perbaikan-perbaikan yang dapat menghasilkan peningkatan. Selain itu, riset ini dapat dijadikan sebagai dasar dan sumber bagi peneliti lain yang meneliti kemampuan proses sains siswa tingkat Sekolah Dasar.\r  ","author":[{"dropping-particle":"","family":"Darmayanti","given":"Ni Wayan Sri","non-dropping-particle":"","parse-names":false,"suffix":""},{"dropping-particle":"","family":"Setiawati","given":"Ni Wayan Indah","non-dropping-particle":"","parse-names":false,"suffix":""}],"container-title":"Jurnal Pendidikan dan Pembelajaran Sains Indonesia (JPPSI)","id":"ITEM-1","issue":"2","issued":{"date-parts":[["2022"]]},"page":"119-127","title":"Analisis Keterampilan Proses Sains Siswa Kelas VI di SD N 1 Cempaga","type":"article-journal","volume":"5"},"uris":["http://www.mendeley.com/documents/?uuid=2e74ab9e-9464-406b-88b2-3dd1640e3c6b"]}],"mendeley":{"formattedCitation":"(Darmayanti &amp; Setiawati, 2022)","plainTextFormattedCitation":"(Darmayanti &amp; Setiawati, 2022)","previouslyFormattedCitation":"(Darmayanti &amp; Setiawati, 2022)"},"properties":{"noteIndex":0},"schema":"https://github.com/citation-style-language/schema/raw/master/csl-citation.json"}</w:instrText>
      </w:r>
      <w:r w:rsidR="00CE08EC">
        <w:rPr>
          <w:rFonts w:ascii="Times New Roman" w:hAnsi="Times New Roman" w:cs="Times New Roman"/>
          <w:sz w:val="24"/>
          <w:szCs w:val="24"/>
        </w:rPr>
        <w:fldChar w:fldCharType="separate"/>
      </w:r>
      <w:r w:rsidRPr="00E74DE3">
        <w:rPr>
          <w:rFonts w:ascii="Times New Roman" w:hAnsi="Times New Roman" w:cs="Times New Roman"/>
          <w:noProof/>
          <w:sz w:val="24"/>
          <w:szCs w:val="24"/>
        </w:rPr>
        <w:t>(Darmayanti &amp; Setiawati, 2022)</w:t>
      </w:r>
      <w:r w:rsidR="00CE08EC">
        <w:rPr>
          <w:rFonts w:ascii="Times New Roman" w:hAnsi="Times New Roman" w:cs="Times New Roman"/>
          <w:sz w:val="24"/>
          <w:szCs w:val="24"/>
        </w:rPr>
        <w:fldChar w:fldCharType="end"/>
      </w:r>
    </w:p>
    <w:p w:rsidR="00BC1B4C" w:rsidRDefault="00BC1B4C" w:rsidP="00BC1B4C">
      <w:pPr>
        <w:pStyle w:val="NormalWeb"/>
        <w:spacing w:line="480" w:lineRule="auto"/>
        <w:ind w:left="567" w:firstLine="426"/>
        <w:jc w:val="both"/>
      </w:pPr>
      <w:r>
        <w:lastRenderedPageBreak/>
        <w:t>D</w:t>
      </w:r>
      <w:r w:rsidRPr="00126087">
        <w:t xml:space="preserve">asar pemilihan projek papan siklus hidrologi tepat digunakan </w:t>
      </w:r>
      <w:r>
        <w:t>dalam memahami proses daur air adalah</w:t>
      </w:r>
    </w:p>
    <w:p w:rsidR="00BC1B4C" w:rsidRDefault="00BC1B4C" w:rsidP="00BA0FE9">
      <w:pPr>
        <w:pStyle w:val="ListParagraph"/>
        <w:numPr>
          <w:ilvl w:val="0"/>
          <w:numId w:val="2"/>
        </w:numPr>
        <w:spacing w:after="200" w:line="480" w:lineRule="auto"/>
        <w:ind w:left="1134"/>
        <w:jc w:val="both"/>
        <w:rPr>
          <w:rFonts w:ascii="Times New Roman" w:hAnsi="Times New Roman" w:cs="Times New Roman"/>
          <w:sz w:val="24"/>
          <w:szCs w:val="24"/>
        </w:rPr>
      </w:pPr>
      <w:r>
        <w:rPr>
          <w:rFonts w:ascii="Times New Roman" w:hAnsi="Times New Roman" w:cs="Times New Roman"/>
          <w:sz w:val="24"/>
          <w:szCs w:val="24"/>
        </w:rPr>
        <w:t>Relevansi dengan materi Perubahan Cuaca</w:t>
      </w:r>
    </w:p>
    <w:p w:rsidR="00BC1B4C" w:rsidRPr="00126087" w:rsidRDefault="00BC1B4C" w:rsidP="00BA0FE9">
      <w:pPr>
        <w:pStyle w:val="ListParagraph"/>
        <w:numPr>
          <w:ilvl w:val="0"/>
          <w:numId w:val="3"/>
        </w:numPr>
        <w:spacing w:after="200" w:line="480" w:lineRule="auto"/>
        <w:ind w:left="1560" w:hanging="283"/>
        <w:jc w:val="both"/>
        <w:rPr>
          <w:rFonts w:ascii="Times New Roman" w:hAnsi="Times New Roman" w:cs="Times New Roman"/>
          <w:sz w:val="24"/>
          <w:szCs w:val="24"/>
        </w:rPr>
      </w:pPr>
      <w:r w:rsidRPr="00126087">
        <w:rPr>
          <w:rFonts w:ascii="Times New Roman" w:eastAsia="Times New Roman" w:hAnsi="Times New Roman" w:cs="Times New Roman"/>
          <w:sz w:val="24"/>
          <w:szCs w:val="24"/>
          <w:lang w:eastAsia="id-ID"/>
        </w:rPr>
        <w:t>Memahami siklus hidrologi merupakan bagian penting dari memahami perubahan cuaca karena proses-proses seperti evaporasi, kondensasi, dan presipitasi berperan langsung dalam pembentukan cuaca</w:t>
      </w:r>
    </w:p>
    <w:p w:rsidR="00BC1B4C" w:rsidRPr="00126087" w:rsidRDefault="00BC1B4C" w:rsidP="00BA0FE9">
      <w:pPr>
        <w:pStyle w:val="ListParagraph"/>
        <w:numPr>
          <w:ilvl w:val="0"/>
          <w:numId w:val="3"/>
        </w:numPr>
        <w:spacing w:after="0" w:line="480" w:lineRule="auto"/>
        <w:ind w:left="1560" w:hanging="283"/>
        <w:jc w:val="both"/>
        <w:rPr>
          <w:rFonts w:ascii="Times New Roman" w:eastAsia="Times New Roman" w:hAnsi="Times New Roman" w:cs="Times New Roman"/>
          <w:sz w:val="24"/>
          <w:szCs w:val="24"/>
          <w:lang w:eastAsia="id-ID"/>
        </w:rPr>
      </w:pPr>
      <w:r w:rsidRPr="00126087">
        <w:rPr>
          <w:rFonts w:ascii="Times New Roman" w:eastAsia="Times New Roman" w:hAnsi="Times New Roman" w:cs="Times New Roman"/>
          <w:sz w:val="24"/>
          <w:szCs w:val="24"/>
          <w:lang w:eastAsia="id-ID"/>
        </w:rPr>
        <w:t>Dengan memahami siklus hidrologi, siswa dapat memahami hubungan antara panas matahari, pergerakan air di atmosfer, dan pola cuaca di berbagai tempat.</w:t>
      </w:r>
    </w:p>
    <w:p w:rsidR="00BC1B4C" w:rsidRDefault="00BC1B4C" w:rsidP="00BA0FE9">
      <w:pPr>
        <w:pStyle w:val="ListParagraph"/>
        <w:numPr>
          <w:ilvl w:val="0"/>
          <w:numId w:val="2"/>
        </w:numPr>
        <w:spacing w:after="200" w:line="480" w:lineRule="auto"/>
        <w:ind w:left="1134"/>
        <w:jc w:val="both"/>
        <w:rPr>
          <w:rFonts w:ascii="Times New Roman" w:hAnsi="Times New Roman" w:cs="Times New Roman"/>
          <w:sz w:val="24"/>
          <w:szCs w:val="24"/>
        </w:rPr>
      </w:pPr>
      <w:r>
        <w:rPr>
          <w:rFonts w:ascii="Times New Roman" w:hAnsi="Times New Roman" w:cs="Times New Roman"/>
          <w:sz w:val="24"/>
          <w:szCs w:val="24"/>
        </w:rPr>
        <w:t>Visualisasi konsep abstrak</w:t>
      </w:r>
    </w:p>
    <w:p w:rsidR="00BC1B4C" w:rsidRDefault="00BC1B4C" w:rsidP="00BA0FE9">
      <w:pPr>
        <w:pStyle w:val="ListParagraph"/>
        <w:numPr>
          <w:ilvl w:val="0"/>
          <w:numId w:val="4"/>
        </w:numPr>
        <w:spacing w:after="0" w:line="480" w:lineRule="auto"/>
        <w:ind w:left="1560"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w:t>
      </w:r>
      <w:r w:rsidRPr="00126087">
        <w:rPr>
          <w:rFonts w:ascii="Times New Roman" w:eastAsia="Times New Roman" w:hAnsi="Times New Roman" w:cs="Times New Roman"/>
          <w:sz w:val="24"/>
          <w:szCs w:val="24"/>
          <w:lang w:eastAsia="id-ID"/>
        </w:rPr>
        <w:t>roses yang sulit diamati secara langsung, seperti penguapan air dari lautan atau kondensasi di atmosfer, dapat divisualisasikan dengan menggunakan papan siklus hidrologi.</w:t>
      </w:r>
    </w:p>
    <w:p w:rsidR="00BC1B4C" w:rsidRDefault="00BC1B4C" w:rsidP="00BA0FE9">
      <w:pPr>
        <w:pStyle w:val="ListParagraph"/>
        <w:numPr>
          <w:ilvl w:val="0"/>
          <w:numId w:val="4"/>
        </w:numPr>
        <w:spacing w:after="0" w:line="480" w:lineRule="auto"/>
        <w:ind w:left="1560" w:hanging="283"/>
        <w:jc w:val="both"/>
        <w:rPr>
          <w:rFonts w:ascii="Times New Roman" w:eastAsia="Times New Roman" w:hAnsi="Times New Roman" w:cs="Times New Roman"/>
          <w:sz w:val="24"/>
          <w:szCs w:val="24"/>
          <w:lang w:eastAsia="id-ID"/>
        </w:rPr>
      </w:pPr>
      <w:r w:rsidRPr="00792E3D">
        <w:rPr>
          <w:rFonts w:ascii="Times New Roman" w:eastAsia="Times New Roman" w:hAnsi="Times New Roman" w:cs="Times New Roman"/>
          <w:sz w:val="24"/>
          <w:szCs w:val="24"/>
          <w:lang w:eastAsia="id-ID"/>
        </w:rPr>
        <w:t>Siswa lebih mudah memahami konsep perubahan cuaca karena model ini memungkinkan mereka memahami alur proses secara berurutan dan dinamis.</w:t>
      </w:r>
    </w:p>
    <w:p w:rsidR="00BC1B4C" w:rsidRDefault="00BC1B4C" w:rsidP="00BC1B4C">
      <w:pPr>
        <w:spacing w:after="0" w:line="480" w:lineRule="auto"/>
        <w:ind w:left="567" w:firstLine="425"/>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Di dalam pelaksaan proyek ada yang dinamakan proses pembelajaran. </w:t>
      </w:r>
      <w:r w:rsidRPr="00350378">
        <w:rPr>
          <w:rFonts w:ascii="Times New Roman" w:eastAsia="Times New Roman" w:hAnsi="Times New Roman" w:cs="Times New Roman"/>
          <w:sz w:val="24"/>
          <w:szCs w:val="24"/>
          <w:lang w:eastAsia="id-ID"/>
        </w:rPr>
        <w:t xml:space="preserve">Proses pembelajaran yang menghasilkan perubahan tingkah laku yang melibatkan aspek pengetahuan, keterampilan dan sikap siswa melalui latihan dan pengalaman. Pelatihan dan pengalaman yang dapat diberikan guru kepada siswa untuk menimbulkan kreativitas dan inovasi pada siswa biasanya melalui tugas yang di berikan.Salah satunya guru memberikan </w:t>
      </w:r>
      <w:r w:rsidRPr="00350378">
        <w:rPr>
          <w:rFonts w:ascii="Times New Roman" w:eastAsia="Times New Roman" w:hAnsi="Times New Roman" w:cs="Times New Roman"/>
          <w:sz w:val="24"/>
          <w:szCs w:val="24"/>
          <w:lang w:eastAsia="id-ID"/>
        </w:rPr>
        <w:lastRenderedPageBreak/>
        <w:t>LKPD</w:t>
      </w:r>
      <w:r>
        <w:rPr>
          <w:rFonts w:ascii="Times New Roman" w:eastAsia="Times New Roman" w:hAnsi="Times New Roman" w:cs="Times New Roman"/>
          <w:sz w:val="24"/>
          <w:szCs w:val="24"/>
          <w:lang w:eastAsia="id-ID"/>
        </w:rPr>
        <w:t>.</w:t>
      </w:r>
      <w:r w:rsidRPr="00E1658A">
        <w:rPr>
          <w:rFonts w:ascii="Times New Roman" w:eastAsia="Times New Roman" w:hAnsi="Times New Roman" w:cs="Times New Roman"/>
          <w:sz w:val="24"/>
          <w:szCs w:val="24"/>
          <w:lang w:eastAsia="id-ID"/>
        </w:rPr>
        <w:t>LKPD yang dimaksud adalah lembar kerja yang perlu dikembangkan melalui suatu pendekatan.Pendekatan yang diterapkan hendaknya mengacu pada penemuan yang terarah dan pemecahan masalah</w:t>
      </w:r>
      <w:r>
        <w:rPr>
          <w:rFonts w:ascii="Times New Roman" w:eastAsia="Times New Roman" w:hAnsi="Times New Roman" w:cs="Times New Roman"/>
          <w:sz w:val="24"/>
          <w:szCs w:val="24"/>
          <w:lang w:eastAsia="id-ID"/>
        </w:rPr>
        <w:t>.</w:t>
      </w:r>
      <w:r w:rsidR="00CE08EC">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DOI":"10.32696/jp2mipa.v6i2.1090","ISSN":"2502-9606","abstract":"Masalah dalam penelitian ini adalah banyaknya LKPD yang di gunakan guru masih menggunakan methode konvensional dalam proses pembelajaran. Guru belum mengembangkan LKPD yang sesuai dengan kebutuhan siswa. Penelitian ini bertujuan untuk: (1) Menghasilkan LKPD berbasis discovery learning (2) Mengetahui tingkat kelayakan LKPD berbasis discovery learning pada Pembelajaran suhu dan kalor di kelas V sekolah dasar. Penelitian ini merupakan penelitian pengembangan (Research and Development) yang mengacu pada model pengembangan ADDIE yang terdiri dari 5 tahapan yaitu tahap analysis (analisis), design (desain), development (pengembangan), implementation (implementasi), dan evaluation (evaluasi). Subjek penelitian ini adalah validator ahli materi dan validator ahli desain, tidak menggunakan uji coba lapangan karena belum berakhirnya COVID-19 di Indonesia sesuai dengan kebijakan pemerintah. Instrumen penelitian yang digunakan dalam pengumpulan data yaitu wawancara dan angket kepada ahli matrei dan ahli desain.  Berdasarkan hasil penelitian, LKPD berbasis discovery learning yang dikembangkan telah divalidasi oleh validator ahli materi yaitu Ibu Dara Fitrah Dwi, S.Pd., M.Pd pada tahap I memperoleh hasil presentase kelayakan 88% termasuk dalam kriteria “Sangat Baik” dengan tingkat kelayakan “Sangat Layak” dan pada tahap II memperoleh hasil presentase kelayakan 92% termasuk dalam kriteria “Sangat Baik” dengan tingkat kelayakan “Sangat Layak”, sedangkan menurut validator ahli desain yaitu Bapak Sujarwo, S.Pd., M.Pd pada tahap I memperoleh hasil presentase kelayakan 70,67% termasuk dalam kriteria “Baik” dengan tingkat kelayakan “Layak” dan pada tahap II memperoleh hasil presentase kelayakan 90,67% termasuk dalam kriteria “Sangat Baik” dengan tingkat kelayakan “Sangat Layak” berdasarkan hasil validasi oleh ahli materi dan ahli desain maka LKPD berbasis discovery learning layak digunakan dalam proses pembelajaran di kelas. Berdasarkan penjelasan di atas maka dapat disimpulkan bahwa LKPD berbasis discovery learning pada Pembelajaran suhu dan kalor layak digunakan untuk pembelajaran siswa kelas V Sekolah Dasar.","author":[{"dropping-particle":"","family":"Lubis","given":"Asdelina","non-dropping-particle":"","parse-names":false,"suffix":""},{"dropping-particle":"","family":"Sukmawarti","given":"Sukmawarti","non-dropping-particle":"","parse-names":false,"suffix":""}],"container-title":"Jurnal Penelitian Pendidikan Mipa","id":"ITEM-1","issue":"2","issued":{"date-parts":[["2022"]]},"page":"1-7","title":"Pengembangan LKPD Berbasis Discovery Learning pada Tema Panas dan Perpindahannya Subtema Suhu dan Kalor Kelas V Sekolah Dasar","type":"article-journal","volume":"6"},"uris":["http://www.mendeley.com/documents/?uuid=ef177fea-de4c-4b9a-ae2b-6acfe99bf330"]}],"mendeley":{"formattedCitation":"(Lubis &amp; Sukmawarti, 2022)","plainTextFormattedCitation":"(Lubis &amp; Sukmawarti, 2022)","previouslyFormattedCitation":"(Lubis &amp; Sukmawarti, 2022)"},"properties":{"noteIndex":0},"schema":"https://github.com/citation-style-language/schema/raw/master/csl-citation.json"}</w:instrText>
      </w:r>
      <w:r w:rsidR="00CE08EC">
        <w:rPr>
          <w:rFonts w:ascii="Times New Roman" w:eastAsia="Times New Roman" w:hAnsi="Times New Roman" w:cs="Times New Roman"/>
          <w:sz w:val="24"/>
          <w:szCs w:val="24"/>
          <w:lang w:eastAsia="id-ID"/>
        </w:rPr>
        <w:fldChar w:fldCharType="separate"/>
      </w:r>
      <w:r w:rsidRPr="00E74DE3">
        <w:rPr>
          <w:rFonts w:ascii="Times New Roman" w:eastAsia="Times New Roman" w:hAnsi="Times New Roman" w:cs="Times New Roman"/>
          <w:noProof/>
          <w:sz w:val="24"/>
          <w:szCs w:val="24"/>
          <w:lang w:eastAsia="id-ID"/>
        </w:rPr>
        <w:t>(Lubis &amp; Sukmawarti, 2022)</w:t>
      </w:r>
      <w:r w:rsidR="00CE08EC">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Proses pembelajaran di kelas dapat mempengaruhi a</w:t>
      </w:r>
      <w:r w:rsidRPr="00077D69">
        <w:rPr>
          <w:rFonts w:ascii="Times New Roman" w:eastAsia="Times New Roman" w:hAnsi="Times New Roman" w:cs="Times New Roman"/>
          <w:sz w:val="24"/>
          <w:szCs w:val="24"/>
          <w:lang w:eastAsia="id-ID"/>
        </w:rPr>
        <w:t>ktivitas belajar</w:t>
      </w:r>
      <w:r>
        <w:rPr>
          <w:rFonts w:ascii="Times New Roman" w:eastAsia="Times New Roman" w:hAnsi="Times New Roman" w:cs="Times New Roman"/>
          <w:sz w:val="24"/>
          <w:szCs w:val="24"/>
          <w:lang w:eastAsia="id-ID"/>
        </w:rPr>
        <w:t xml:space="preserve"> siswa. Aktivitas belajar </w:t>
      </w:r>
      <w:r w:rsidRPr="00077D69">
        <w:rPr>
          <w:rFonts w:ascii="Times New Roman" w:eastAsia="Times New Roman" w:hAnsi="Times New Roman" w:cs="Times New Roman"/>
          <w:sz w:val="24"/>
          <w:szCs w:val="24"/>
          <w:lang w:eastAsia="id-ID"/>
        </w:rPr>
        <w:t xml:space="preserve">yang baik akan memberikan efek langsung terhadap keberhasilan belajar siswa karena proses pembelajaran tidak lepas dengan pemahaman siswa terhadap materi pembelajaran. </w:t>
      </w:r>
      <w:r>
        <w:rPr>
          <w:rFonts w:ascii="Times New Roman" w:eastAsia="Times New Roman" w:hAnsi="Times New Roman" w:cs="Times New Roman"/>
          <w:sz w:val="24"/>
          <w:szCs w:val="24"/>
          <w:lang w:eastAsia="id-ID"/>
        </w:rPr>
        <w:t>(Hidayat.et al.,2022)</w:t>
      </w:r>
    </w:p>
    <w:p w:rsidR="00BC1B4C" w:rsidRPr="00350378" w:rsidRDefault="00BC1B4C" w:rsidP="00BC1B4C">
      <w:pPr>
        <w:spacing w:after="0" w:line="480" w:lineRule="auto"/>
        <w:ind w:left="567" w:firstLine="425"/>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Guru menjadi aspek utama dalam proses pembelajaran, k</w:t>
      </w:r>
      <w:r w:rsidRPr="00881319">
        <w:rPr>
          <w:rFonts w:ascii="Times New Roman" w:eastAsia="Times New Roman" w:hAnsi="Times New Roman" w:cs="Times New Roman"/>
          <w:sz w:val="24"/>
          <w:szCs w:val="24"/>
          <w:lang w:eastAsia="id-ID"/>
        </w:rPr>
        <w:t>eterbatasan atau ruang gerak guru terbatas dikarenakan beberapa hal, diantaranya, beban mengajar yang tidak hanya satu mata pelajaran melainkan hampir semua mata pelajaran.</w:t>
      </w:r>
      <w:r>
        <w:rPr>
          <w:rFonts w:ascii="Times New Roman" w:eastAsia="Times New Roman" w:hAnsi="Times New Roman" w:cs="Times New Roman"/>
          <w:sz w:val="24"/>
          <w:szCs w:val="24"/>
          <w:lang w:eastAsia="id-ID"/>
        </w:rPr>
        <w:t xml:space="preserve"> (Sukmawarti &amp;</w:t>
      </w:r>
      <w:r w:rsidRPr="00C75FE0">
        <w:rPr>
          <w:rFonts w:ascii="Times New Roman" w:eastAsia="Times New Roman" w:hAnsi="Times New Roman" w:cs="Times New Roman"/>
          <w:sz w:val="24"/>
          <w:szCs w:val="24"/>
          <w:lang w:eastAsia="id-ID"/>
        </w:rPr>
        <w:t>Aprileni</w:t>
      </w:r>
      <w:r>
        <w:rPr>
          <w:rFonts w:ascii="Times New Roman" w:eastAsia="Times New Roman" w:hAnsi="Times New Roman" w:cs="Times New Roman"/>
          <w:sz w:val="24"/>
          <w:szCs w:val="24"/>
          <w:lang w:eastAsia="id-ID"/>
        </w:rPr>
        <w:t>, 2020)</w:t>
      </w:r>
      <w:r w:rsidRPr="00C75FE0">
        <w:rPr>
          <w:rFonts w:ascii="Times New Roman" w:eastAsia="Times New Roman" w:hAnsi="Times New Roman" w:cs="Times New Roman"/>
          <w:sz w:val="24"/>
          <w:szCs w:val="24"/>
          <w:lang w:eastAsia="id-ID"/>
        </w:rPr>
        <w:t>Untuk mengurangi m</w:t>
      </w:r>
      <w:r>
        <w:rPr>
          <w:rFonts w:ascii="Times New Roman" w:eastAsia="Times New Roman" w:hAnsi="Times New Roman" w:cs="Times New Roman"/>
          <w:sz w:val="24"/>
          <w:szCs w:val="24"/>
          <w:lang w:eastAsia="id-ID"/>
        </w:rPr>
        <w:t xml:space="preserve">asalah </w:t>
      </w:r>
      <w:r w:rsidRPr="00C75FE0">
        <w:rPr>
          <w:rFonts w:ascii="Times New Roman" w:eastAsia="Times New Roman" w:hAnsi="Times New Roman" w:cs="Times New Roman"/>
          <w:sz w:val="24"/>
          <w:szCs w:val="24"/>
          <w:lang w:eastAsia="id-ID"/>
        </w:rPr>
        <w:t>tersebut, maka guru perlu mempersiapkan perangkat pembelajaran yang tepat.Dalam pelaksanaan pembelajaran, perangkat pembelajaran sangat berperan penting.</w:t>
      </w:r>
      <w:r>
        <w:rPr>
          <w:rFonts w:ascii="Times New Roman" w:eastAsia="Times New Roman" w:hAnsi="Times New Roman" w:cs="Times New Roman"/>
          <w:sz w:val="24"/>
          <w:szCs w:val="24"/>
          <w:lang w:eastAsia="id-ID"/>
        </w:rPr>
        <w:t xml:space="preserve"> (</w:t>
      </w:r>
      <w:r w:rsidRPr="00C75FE0">
        <w:rPr>
          <w:rFonts w:ascii="Times New Roman" w:eastAsia="Times New Roman" w:hAnsi="Times New Roman" w:cs="Times New Roman"/>
          <w:sz w:val="24"/>
          <w:szCs w:val="24"/>
          <w:lang w:eastAsia="id-ID"/>
        </w:rPr>
        <w:t>Hidayat</w:t>
      </w:r>
      <w:r>
        <w:rPr>
          <w:rFonts w:ascii="Times New Roman" w:eastAsia="Times New Roman" w:hAnsi="Times New Roman" w:cs="Times New Roman"/>
          <w:sz w:val="24"/>
          <w:szCs w:val="24"/>
          <w:lang w:eastAsia="id-ID"/>
        </w:rPr>
        <w:t>&amp;</w:t>
      </w:r>
      <w:r w:rsidRPr="00C75FE0">
        <w:rPr>
          <w:rFonts w:ascii="Times New Roman" w:eastAsia="Times New Roman" w:hAnsi="Times New Roman" w:cs="Times New Roman"/>
          <w:sz w:val="24"/>
          <w:szCs w:val="24"/>
          <w:lang w:eastAsia="id-ID"/>
        </w:rPr>
        <w:t>Siti</w:t>
      </w:r>
      <w:r>
        <w:rPr>
          <w:rFonts w:ascii="Times New Roman" w:eastAsia="Times New Roman" w:hAnsi="Times New Roman" w:cs="Times New Roman"/>
          <w:sz w:val="24"/>
          <w:szCs w:val="24"/>
          <w:lang w:eastAsia="id-ID"/>
        </w:rPr>
        <w:t xml:space="preserve">, 2018) </w:t>
      </w:r>
    </w:p>
    <w:p w:rsidR="00BC1B4C" w:rsidRDefault="00BC1B4C" w:rsidP="00BC1B4C">
      <w:pPr>
        <w:pStyle w:val="NormalWeb"/>
        <w:spacing w:line="480" w:lineRule="auto"/>
        <w:ind w:left="567" w:firstLine="426"/>
        <w:jc w:val="both"/>
      </w:pPr>
      <w:r w:rsidRPr="00843B1B">
        <w:t xml:space="preserve">Berdasarkan </w:t>
      </w:r>
      <w:r>
        <w:t>wawancara</w:t>
      </w:r>
      <w:r w:rsidRPr="00843B1B">
        <w:t xml:space="preserve"> yang peneliti lakukan di SDN 101944 Deli Muda, ada beberapa masalah yang terjadi dalam proses pembelajaran dikelas yaitu: sebagian siswa kurang antusias dalam mengikuti pembelajaran, sebagian siswa kurang berani mengungkapkan pendapat di depan kelas, masih ada siswa yang belum bisa merespon umpan balik yang di berikan oleh guru</w:t>
      </w:r>
      <w:r>
        <w:t xml:space="preserve">, </w:t>
      </w:r>
      <w:r w:rsidRPr="00843B1B">
        <w:t xml:space="preserve">model pembelajaran </w:t>
      </w:r>
      <w:r w:rsidRPr="00843B1B">
        <w:rPr>
          <w:i/>
          <w:iCs/>
        </w:rPr>
        <w:t>Project Based Learning</w:t>
      </w:r>
      <w:r w:rsidRPr="00843B1B">
        <w:t xml:space="preserve"> masih jarang diterapkan di pembelajaran IPAS</w:t>
      </w:r>
      <w:r>
        <w:t xml:space="preserve"> materi Proses Daur Air</w:t>
      </w:r>
      <w:r w:rsidRPr="00843B1B">
        <w:t xml:space="preserve"> oleh guru di SDN 101944 Deli Muda </w:t>
      </w:r>
    </w:p>
    <w:p w:rsidR="00BC1B4C" w:rsidRDefault="00BC1B4C" w:rsidP="00BC1B4C">
      <w:pPr>
        <w:pStyle w:val="NormalWeb"/>
        <w:spacing w:line="480" w:lineRule="auto"/>
        <w:ind w:left="567" w:firstLine="426"/>
        <w:jc w:val="both"/>
        <w:rPr>
          <w:rFonts w:ascii="Arial" w:hAnsi="Arial" w:cs="Arial"/>
          <w:sz w:val="30"/>
          <w:szCs w:val="30"/>
          <w:shd w:val="clear" w:color="auto" w:fill="FFFFFF"/>
        </w:rPr>
      </w:pPr>
      <w:r w:rsidRPr="00843B1B">
        <w:lastRenderedPageBreak/>
        <w:t>Dari hasil wawancara tersebut dapat disimpulkan bahwa dalam melaksanakan pembelajaran guru harus menerapkan model pembelajaran yang lebih kreatif. Melalui model pembelajaran tujuan pembelajaran akan jelas dicapai, termasuk di dalamnya apa dan bagaimana siswa belajar dengan baik serta cara memecahkan suatu masalah pembelajaran</w:t>
      </w:r>
      <w:r w:rsidRPr="00843B1B">
        <w:rPr>
          <w:rFonts w:ascii="Arial" w:hAnsi="Arial" w:cs="Arial"/>
          <w:sz w:val="30"/>
          <w:szCs w:val="30"/>
          <w:shd w:val="clear" w:color="auto" w:fill="FFFFFF"/>
        </w:rPr>
        <w:t xml:space="preserve">. </w:t>
      </w:r>
    </w:p>
    <w:p w:rsidR="00BC1B4C" w:rsidRPr="00CC47B5" w:rsidRDefault="00BC1B4C" w:rsidP="00BC1B4C">
      <w:pPr>
        <w:spacing w:line="480" w:lineRule="auto"/>
        <w:ind w:firstLine="567"/>
        <w:jc w:val="both"/>
        <w:rPr>
          <w:rFonts w:ascii="Times New Roman" w:hAnsi="Times New Roman" w:cs="Times New Roman"/>
          <w:b/>
          <w:sz w:val="24"/>
          <w:szCs w:val="24"/>
        </w:rPr>
      </w:pPr>
      <w:r w:rsidRPr="00843B1B">
        <w:rPr>
          <w:rFonts w:ascii="Times New Roman" w:hAnsi="Times New Roman" w:cs="Times New Roman"/>
          <w:sz w:val="24"/>
          <w:szCs w:val="24"/>
        </w:rPr>
        <w:t xml:space="preserve">Berdasarkan latar belakang masalah tersebut, maka penulis merumuskan penulisan dalam bentuk  dengan judul </w:t>
      </w:r>
      <w:r w:rsidRPr="00843B1B">
        <w:rPr>
          <w:rFonts w:ascii="Times New Roman" w:hAnsi="Times New Roman" w:cs="Times New Roman"/>
          <w:b/>
          <w:sz w:val="24"/>
          <w:szCs w:val="24"/>
        </w:rPr>
        <w:t>“Meningkatkan Keterampilan Siswa Dalam Memahami</w:t>
      </w:r>
      <w:r>
        <w:rPr>
          <w:rFonts w:ascii="Times New Roman" w:hAnsi="Times New Roman" w:cs="Times New Roman"/>
          <w:b/>
          <w:sz w:val="24"/>
          <w:szCs w:val="24"/>
        </w:rPr>
        <w:t xml:space="preserve"> Proses Daur Air</w:t>
      </w:r>
      <w:r w:rsidRPr="00843B1B">
        <w:rPr>
          <w:rFonts w:ascii="Times New Roman" w:hAnsi="Times New Roman" w:cs="Times New Roman"/>
          <w:b/>
          <w:sz w:val="24"/>
          <w:szCs w:val="24"/>
        </w:rPr>
        <w:t xml:space="preserve"> Dengan Menggunakan Model PJBL Dengan Projek Papan Siklus Hidrologi Pada Siswa Kelas V</w:t>
      </w:r>
      <w:r>
        <w:rPr>
          <w:rFonts w:ascii="Times New Roman" w:hAnsi="Times New Roman" w:cs="Times New Roman"/>
          <w:b/>
          <w:sz w:val="24"/>
          <w:szCs w:val="24"/>
        </w:rPr>
        <w:t xml:space="preserve"> SD Negeri 101944 Deli Muda</w:t>
      </w:r>
      <w:r w:rsidRPr="00843B1B">
        <w:rPr>
          <w:rFonts w:ascii="Times New Roman" w:hAnsi="Times New Roman" w:cs="Times New Roman"/>
          <w:b/>
          <w:sz w:val="24"/>
          <w:szCs w:val="24"/>
        </w:rPr>
        <w:t>”</w:t>
      </w:r>
    </w:p>
    <w:p w:rsidR="00BC1B4C" w:rsidRPr="00CC47B5" w:rsidRDefault="00BC1B4C" w:rsidP="00BC1B4C">
      <w:pPr>
        <w:spacing w:line="240" w:lineRule="auto"/>
        <w:ind w:firstLine="567"/>
        <w:jc w:val="both"/>
        <w:rPr>
          <w:rFonts w:ascii="Times New Roman" w:hAnsi="Times New Roman" w:cs="Times New Roman"/>
          <w:b/>
          <w:sz w:val="24"/>
          <w:szCs w:val="24"/>
        </w:rPr>
      </w:pPr>
    </w:p>
    <w:p w:rsidR="00BC1B4C" w:rsidRDefault="00BC1B4C" w:rsidP="00BC1B4C">
      <w:pPr>
        <w:spacing w:line="480" w:lineRule="auto"/>
        <w:jc w:val="both"/>
        <w:rPr>
          <w:rFonts w:ascii="Times New Roman" w:hAnsi="Times New Roman" w:cs="Times New Roman"/>
          <w:b/>
          <w:sz w:val="24"/>
          <w:szCs w:val="24"/>
        </w:rPr>
      </w:pPr>
      <w:r w:rsidRPr="00843B1B">
        <w:rPr>
          <w:rFonts w:ascii="Times New Roman" w:hAnsi="Times New Roman" w:cs="Times New Roman"/>
          <w:b/>
          <w:sz w:val="24"/>
          <w:szCs w:val="24"/>
        </w:rPr>
        <w:t>1.2</w:t>
      </w:r>
      <w:r w:rsidRPr="00843B1B">
        <w:rPr>
          <w:rFonts w:ascii="Times New Roman" w:hAnsi="Times New Roman" w:cs="Times New Roman"/>
          <w:b/>
          <w:sz w:val="24"/>
          <w:szCs w:val="24"/>
        </w:rPr>
        <w:tab/>
        <w:t>Identifikasi Masalah</w:t>
      </w:r>
    </w:p>
    <w:p w:rsidR="00BC1B4C" w:rsidRPr="00792E3D" w:rsidRDefault="00BC1B4C" w:rsidP="00BC1B4C">
      <w:pPr>
        <w:spacing w:line="480" w:lineRule="auto"/>
        <w:ind w:left="709" w:firstLine="284"/>
        <w:jc w:val="both"/>
        <w:rPr>
          <w:rFonts w:ascii="Times New Roman" w:hAnsi="Times New Roman" w:cs="Times New Roman"/>
          <w:b/>
          <w:sz w:val="24"/>
          <w:szCs w:val="24"/>
        </w:rPr>
      </w:pPr>
      <w:r w:rsidRPr="00843B1B">
        <w:rPr>
          <w:rFonts w:ascii="Times New Roman" w:hAnsi="Times New Roman" w:cs="Times New Roman"/>
          <w:sz w:val="24"/>
          <w:szCs w:val="24"/>
        </w:rPr>
        <w:t>Berdasarkan Latar Belakang masalah di atas, permasalahan dapatdiidentifikasi sebagai berikut:</w:t>
      </w:r>
    </w:p>
    <w:p w:rsidR="00BC1B4C" w:rsidRPr="00792E3D" w:rsidRDefault="00BC1B4C" w:rsidP="00BA0FE9">
      <w:pPr>
        <w:pStyle w:val="ListParagraph"/>
        <w:numPr>
          <w:ilvl w:val="0"/>
          <w:numId w:val="1"/>
        </w:numPr>
        <w:spacing w:after="200" w:line="480" w:lineRule="auto"/>
        <w:ind w:left="1134"/>
        <w:jc w:val="both"/>
        <w:rPr>
          <w:rFonts w:ascii="Times New Roman" w:hAnsi="Times New Roman" w:cs="Times New Roman"/>
          <w:sz w:val="24"/>
          <w:szCs w:val="24"/>
        </w:rPr>
      </w:pPr>
      <w:r w:rsidRPr="00792E3D">
        <w:rPr>
          <w:rFonts w:ascii="Times New Roman" w:hAnsi="Times New Roman" w:cs="Times New Roman"/>
          <w:sz w:val="24"/>
          <w:szCs w:val="24"/>
        </w:rPr>
        <w:t>Sebagian siswa kurang antusias dalam mengikuti pembelajaran</w:t>
      </w:r>
    </w:p>
    <w:p w:rsidR="00BC1B4C" w:rsidRPr="00843B1B" w:rsidRDefault="00BC1B4C" w:rsidP="00BA0FE9">
      <w:pPr>
        <w:pStyle w:val="ListParagraph"/>
        <w:numPr>
          <w:ilvl w:val="0"/>
          <w:numId w:val="1"/>
        </w:numPr>
        <w:spacing w:after="200" w:line="480" w:lineRule="auto"/>
        <w:ind w:left="1134"/>
        <w:jc w:val="both"/>
        <w:rPr>
          <w:rFonts w:ascii="Times New Roman" w:hAnsi="Times New Roman" w:cs="Times New Roman"/>
          <w:sz w:val="24"/>
          <w:szCs w:val="24"/>
        </w:rPr>
      </w:pPr>
      <w:r w:rsidRPr="00843B1B">
        <w:rPr>
          <w:rFonts w:ascii="Times New Roman" w:hAnsi="Times New Roman" w:cs="Times New Roman"/>
          <w:sz w:val="24"/>
          <w:szCs w:val="24"/>
        </w:rPr>
        <w:t>Sebagian siswa kurang berani mengungkapkan pendapat di depan kelas</w:t>
      </w:r>
    </w:p>
    <w:p w:rsidR="00BC1B4C" w:rsidRPr="00843B1B" w:rsidRDefault="00BC1B4C" w:rsidP="00BA0FE9">
      <w:pPr>
        <w:pStyle w:val="ListParagraph"/>
        <w:numPr>
          <w:ilvl w:val="0"/>
          <w:numId w:val="1"/>
        </w:numPr>
        <w:spacing w:after="200" w:line="480" w:lineRule="auto"/>
        <w:ind w:left="1134"/>
        <w:jc w:val="both"/>
        <w:rPr>
          <w:rFonts w:ascii="Times New Roman" w:hAnsi="Times New Roman" w:cs="Times New Roman"/>
          <w:sz w:val="24"/>
          <w:szCs w:val="24"/>
        </w:rPr>
      </w:pPr>
      <w:r w:rsidRPr="00843B1B">
        <w:rPr>
          <w:rFonts w:ascii="Times New Roman" w:hAnsi="Times New Roman" w:cs="Times New Roman"/>
          <w:sz w:val="24"/>
          <w:szCs w:val="24"/>
        </w:rPr>
        <w:t>Masih ada siswa yang belum bisa merespon umpan balik yang di berikan oleh guru</w:t>
      </w:r>
    </w:p>
    <w:p w:rsidR="00BC1B4C" w:rsidRDefault="00BC1B4C" w:rsidP="00BA0FE9">
      <w:pPr>
        <w:pStyle w:val="ListParagraph"/>
        <w:numPr>
          <w:ilvl w:val="0"/>
          <w:numId w:val="1"/>
        </w:numPr>
        <w:spacing w:after="200" w:line="480" w:lineRule="auto"/>
        <w:ind w:left="1134"/>
        <w:jc w:val="both"/>
        <w:rPr>
          <w:rFonts w:ascii="Times New Roman" w:hAnsi="Times New Roman" w:cs="Times New Roman"/>
          <w:sz w:val="24"/>
          <w:szCs w:val="24"/>
        </w:rPr>
      </w:pPr>
      <w:r w:rsidRPr="00843B1B">
        <w:rPr>
          <w:rFonts w:ascii="Times New Roman" w:hAnsi="Times New Roman" w:cs="Times New Roman"/>
          <w:sz w:val="24"/>
          <w:szCs w:val="24"/>
        </w:rPr>
        <w:t xml:space="preserve">Model pembelajaran </w:t>
      </w:r>
      <w:r w:rsidRPr="00843B1B">
        <w:rPr>
          <w:rFonts w:ascii="Times New Roman" w:hAnsi="Times New Roman" w:cs="Times New Roman"/>
          <w:i/>
          <w:iCs/>
          <w:sz w:val="24"/>
          <w:szCs w:val="24"/>
        </w:rPr>
        <w:t>Project Based Learning</w:t>
      </w:r>
      <w:r w:rsidRPr="00843B1B">
        <w:rPr>
          <w:rFonts w:ascii="Times New Roman" w:hAnsi="Times New Roman" w:cs="Times New Roman"/>
          <w:sz w:val="24"/>
          <w:szCs w:val="24"/>
        </w:rPr>
        <w:t xml:space="preserve"> masih jarang diterapkan di pembelajaran IPAS oleh guru di SDN 101944 Deli Muda </w:t>
      </w:r>
    </w:p>
    <w:p w:rsidR="00BC1B4C" w:rsidRPr="00843B1B" w:rsidRDefault="00BC1B4C" w:rsidP="00BC1B4C">
      <w:pPr>
        <w:pStyle w:val="ListParagraph"/>
        <w:spacing w:after="200" w:line="480" w:lineRule="auto"/>
        <w:ind w:left="1134"/>
        <w:jc w:val="both"/>
        <w:rPr>
          <w:rFonts w:ascii="Times New Roman" w:hAnsi="Times New Roman" w:cs="Times New Roman"/>
          <w:sz w:val="24"/>
          <w:szCs w:val="24"/>
        </w:rPr>
      </w:pPr>
    </w:p>
    <w:p w:rsidR="00BC1B4C" w:rsidRPr="00843B1B" w:rsidRDefault="00BC1B4C" w:rsidP="00BC1B4C">
      <w:pPr>
        <w:spacing w:line="480" w:lineRule="auto"/>
        <w:jc w:val="both"/>
        <w:rPr>
          <w:rFonts w:ascii="Times New Roman" w:hAnsi="Times New Roman" w:cs="Times New Roman"/>
          <w:b/>
          <w:sz w:val="24"/>
          <w:szCs w:val="24"/>
        </w:rPr>
      </w:pPr>
      <w:r w:rsidRPr="00843B1B">
        <w:rPr>
          <w:rFonts w:ascii="Times New Roman" w:hAnsi="Times New Roman" w:cs="Times New Roman"/>
          <w:b/>
          <w:sz w:val="24"/>
          <w:szCs w:val="24"/>
        </w:rPr>
        <w:lastRenderedPageBreak/>
        <w:t>1.3</w:t>
      </w:r>
      <w:r w:rsidRPr="00843B1B">
        <w:rPr>
          <w:rFonts w:ascii="Times New Roman" w:hAnsi="Times New Roman" w:cs="Times New Roman"/>
          <w:b/>
          <w:sz w:val="24"/>
          <w:szCs w:val="24"/>
        </w:rPr>
        <w:tab/>
        <w:t>Batasan Masalah</w:t>
      </w:r>
    </w:p>
    <w:p w:rsidR="00BC1B4C" w:rsidRDefault="00BC1B4C" w:rsidP="00BC1B4C">
      <w:pPr>
        <w:spacing w:line="480" w:lineRule="auto"/>
        <w:ind w:left="709" w:firstLine="425"/>
        <w:jc w:val="both"/>
        <w:rPr>
          <w:rFonts w:ascii="Times New Roman" w:hAnsi="Times New Roman" w:cs="Times New Roman"/>
          <w:sz w:val="24"/>
          <w:szCs w:val="24"/>
        </w:rPr>
      </w:pPr>
      <w:r w:rsidRPr="00843B1B">
        <w:rPr>
          <w:rFonts w:ascii="Times New Roman" w:hAnsi="Times New Roman" w:cs="Times New Roman"/>
          <w:sz w:val="24"/>
          <w:szCs w:val="24"/>
        </w:rPr>
        <w:t xml:space="preserve">Berdasarkan identifikasi masalah di atas, penelitian ini tidak keluar dari hal-hal yang menyangkut permasalahan, penulis membatasi penelitianini dalam ruang lingkup meningkatkan keterampilan siswa dengan menggunakan Model PJBL Pada Mata Pelajaran IPAS Kelas IV SD Negeri 101944 Deli Muda ditinjau dari materi </w:t>
      </w:r>
      <w:r>
        <w:rPr>
          <w:rFonts w:ascii="Times New Roman" w:hAnsi="Times New Roman" w:cs="Times New Roman"/>
          <w:sz w:val="24"/>
          <w:szCs w:val="24"/>
        </w:rPr>
        <w:t xml:space="preserve">Proses Daur Air pada bulan Mei semester genap Tahun ajaran 2025 </w:t>
      </w:r>
    </w:p>
    <w:p w:rsidR="00BC1B4C" w:rsidRPr="00843B1B" w:rsidRDefault="00BC1B4C" w:rsidP="00BC1B4C">
      <w:pPr>
        <w:spacing w:line="240" w:lineRule="auto"/>
        <w:ind w:left="709" w:firstLine="425"/>
        <w:jc w:val="both"/>
        <w:rPr>
          <w:rFonts w:ascii="Times New Roman" w:hAnsi="Times New Roman" w:cs="Times New Roman"/>
          <w:sz w:val="24"/>
          <w:szCs w:val="24"/>
        </w:rPr>
      </w:pPr>
    </w:p>
    <w:p w:rsidR="00BC1B4C" w:rsidRPr="00843B1B" w:rsidRDefault="00BC1B4C" w:rsidP="00BC1B4C">
      <w:pPr>
        <w:spacing w:line="480" w:lineRule="auto"/>
        <w:jc w:val="both"/>
        <w:rPr>
          <w:rFonts w:ascii="Times New Roman" w:hAnsi="Times New Roman" w:cs="Times New Roman"/>
          <w:b/>
          <w:sz w:val="24"/>
          <w:szCs w:val="24"/>
        </w:rPr>
      </w:pPr>
      <w:r w:rsidRPr="00843B1B">
        <w:rPr>
          <w:rFonts w:ascii="Times New Roman" w:hAnsi="Times New Roman" w:cs="Times New Roman"/>
          <w:b/>
          <w:sz w:val="24"/>
          <w:szCs w:val="24"/>
        </w:rPr>
        <w:t>1.4</w:t>
      </w:r>
      <w:r w:rsidRPr="00843B1B">
        <w:rPr>
          <w:rFonts w:ascii="Times New Roman" w:hAnsi="Times New Roman" w:cs="Times New Roman"/>
          <w:b/>
          <w:sz w:val="24"/>
          <w:szCs w:val="24"/>
        </w:rPr>
        <w:tab/>
        <w:t>Rumusan Masalah</w:t>
      </w:r>
    </w:p>
    <w:p w:rsidR="00BC1B4C" w:rsidRDefault="00BC1B4C" w:rsidP="00BC1B4C">
      <w:pPr>
        <w:autoSpaceDE w:val="0"/>
        <w:autoSpaceDN w:val="0"/>
        <w:adjustRightInd w:val="0"/>
        <w:spacing w:after="0" w:line="480" w:lineRule="auto"/>
        <w:ind w:left="709" w:firstLine="284"/>
        <w:jc w:val="both"/>
        <w:rPr>
          <w:rFonts w:ascii="Times New Roman" w:hAnsi="Times New Roman" w:cs="Times New Roman"/>
          <w:color w:val="1D1B11"/>
          <w:sz w:val="24"/>
          <w:szCs w:val="24"/>
        </w:rPr>
      </w:pPr>
      <w:r w:rsidRPr="00843B1B">
        <w:rPr>
          <w:rFonts w:ascii="Times New Roman" w:hAnsi="Times New Roman" w:cs="Times New Roman"/>
          <w:color w:val="000000"/>
          <w:sz w:val="24"/>
          <w:szCs w:val="24"/>
        </w:rPr>
        <w:t>Berdasarkan dari latar belakang masalah, identifikasi masalah,pembatasan masalah diatas, maka rumusan masalah dalam penelitian ini adalah</w:t>
      </w:r>
      <w:r w:rsidRPr="00792E3D">
        <w:rPr>
          <w:rFonts w:ascii="Times New Roman" w:hAnsi="Times New Roman" w:cs="Times New Roman"/>
          <w:color w:val="000000"/>
          <w:sz w:val="24"/>
          <w:szCs w:val="24"/>
        </w:rPr>
        <w:t xml:space="preserve">Apakah  Model PJBL dengan projek Papan Siklus Hidrologi </w:t>
      </w:r>
      <w:r w:rsidRPr="00792E3D">
        <w:rPr>
          <w:rFonts w:ascii="Times New Roman" w:hAnsi="Times New Roman" w:cs="Times New Roman"/>
          <w:color w:val="1D1B11"/>
          <w:sz w:val="24"/>
          <w:szCs w:val="24"/>
        </w:rPr>
        <w:t xml:space="preserve">dapat meningkatkan </w:t>
      </w:r>
      <w:r w:rsidRPr="00792E3D">
        <w:rPr>
          <w:rFonts w:ascii="Times New Roman" w:hAnsi="Times New Roman" w:cs="Times New Roman"/>
          <w:color w:val="000000"/>
          <w:sz w:val="24"/>
          <w:szCs w:val="24"/>
        </w:rPr>
        <w:t xml:space="preserve">keterampilan siswa </w:t>
      </w:r>
      <w:r w:rsidRPr="00792E3D">
        <w:rPr>
          <w:rFonts w:ascii="Times New Roman" w:hAnsi="Times New Roman" w:cs="Times New Roman"/>
          <w:color w:val="1D1B11"/>
          <w:sz w:val="24"/>
          <w:szCs w:val="24"/>
        </w:rPr>
        <w:t xml:space="preserve">dalam memahami </w:t>
      </w:r>
      <w:r>
        <w:rPr>
          <w:rFonts w:ascii="Times New Roman" w:hAnsi="Times New Roman" w:cs="Times New Roman"/>
          <w:color w:val="1D1B11"/>
          <w:sz w:val="24"/>
          <w:szCs w:val="24"/>
        </w:rPr>
        <w:t>Proses Daur Air?</w:t>
      </w:r>
    </w:p>
    <w:p w:rsidR="00BC1B4C" w:rsidRPr="00843B1B" w:rsidRDefault="00BC1B4C" w:rsidP="00BC1B4C">
      <w:pPr>
        <w:autoSpaceDE w:val="0"/>
        <w:autoSpaceDN w:val="0"/>
        <w:adjustRightInd w:val="0"/>
        <w:spacing w:after="0" w:line="480" w:lineRule="auto"/>
        <w:ind w:left="709" w:firstLine="284"/>
        <w:jc w:val="both"/>
        <w:rPr>
          <w:rFonts w:ascii="Times New Roman" w:hAnsi="Times New Roman" w:cs="Times New Roman"/>
          <w:color w:val="1D1B11"/>
          <w:sz w:val="24"/>
          <w:szCs w:val="24"/>
        </w:rPr>
      </w:pPr>
    </w:p>
    <w:p w:rsidR="00BC1B4C" w:rsidRPr="00F309E0" w:rsidRDefault="00BC1B4C" w:rsidP="00BC1B4C">
      <w:pPr>
        <w:pStyle w:val="ListParagraph"/>
        <w:autoSpaceDE w:val="0"/>
        <w:autoSpaceDN w:val="0"/>
        <w:adjustRightInd w:val="0"/>
        <w:spacing w:after="0" w:line="480" w:lineRule="auto"/>
        <w:ind w:left="567" w:hanging="567"/>
        <w:jc w:val="both"/>
        <w:rPr>
          <w:rFonts w:ascii="Times New Roman" w:hAnsi="Times New Roman" w:cs="Times New Roman"/>
          <w:b/>
          <w:color w:val="1D1B11"/>
          <w:sz w:val="24"/>
          <w:szCs w:val="24"/>
        </w:rPr>
      </w:pPr>
      <w:r w:rsidRPr="00F309E0">
        <w:rPr>
          <w:rFonts w:ascii="Times New Roman" w:hAnsi="Times New Roman" w:cs="Times New Roman"/>
          <w:b/>
          <w:color w:val="1D1B11"/>
          <w:sz w:val="24"/>
          <w:szCs w:val="24"/>
        </w:rPr>
        <w:t>1.5. Tujuan Penelitian</w:t>
      </w:r>
    </w:p>
    <w:p w:rsidR="00BC1B4C" w:rsidRDefault="00BC1B4C" w:rsidP="00BC1B4C">
      <w:pPr>
        <w:autoSpaceDE w:val="0"/>
        <w:autoSpaceDN w:val="0"/>
        <w:adjustRightInd w:val="0"/>
        <w:spacing w:after="0" w:line="480" w:lineRule="auto"/>
        <w:ind w:left="567" w:firstLine="426"/>
        <w:jc w:val="both"/>
        <w:rPr>
          <w:rFonts w:ascii="Times New Roman" w:hAnsi="Times New Roman" w:cs="Times New Roman"/>
          <w:color w:val="000000"/>
          <w:sz w:val="24"/>
          <w:szCs w:val="24"/>
        </w:rPr>
      </w:pPr>
      <w:r w:rsidRPr="00843B1B">
        <w:rPr>
          <w:rFonts w:ascii="Times New Roman" w:hAnsi="Times New Roman" w:cs="Times New Roman"/>
          <w:sz w:val="24"/>
          <w:szCs w:val="24"/>
        </w:rPr>
        <w:t>Dengan mengacu pada rumusan masalah di atas, maka tujuan yang ingin dicapai dalam penelitian ini adalah</w:t>
      </w:r>
      <w:r w:rsidRPr="00792E3D">
        <w:rPr>
          <w:rFonts w:ascii="Times New Roman" w:hAnsi="Times New Roman" w:cs="Times New Roman"/>
          <w:sz w:val="24"/>
          <w:szCs w:val="24"/>
        </w:rPr>
        <w:t xml:space="preserve">Untuk mengetahui peningkatan Keterampilan siswa Kelas V dalam memahami </w:t>
      </w:r>
      <w:r>
        <w:rPr>
          <w:rFonts w:ascii="Times New Roman" w:hAnsi="Times New Roman" w:cs="Times New Roman"/>
          <w:sz w:val="24"/>
          <w:szCs w:val="24"/>
        </w:rPr>
        <w:t xml:space="preserve">Proses Daur Air </w:t>
      </w:r>
      <w:r w:rsidRPr="00792E3D">
        <w:rPr>
          <w:rFonts w:ascii="Times New Roman" w:hAnsi="Times New Roman" w:cs="Times New Roman"/>
          <w:sz w:val="24"/>
          <w:szCs w:val="24"/>
        </w:rPr>
        <w:t xml:space="preserve">melalui </w:t>
      </w:r>
      <w:r w:rsidRPr="00792E3D">
        <w:rPr>
          <w:rFonts w:ascii="Times New Roman" w:hAnsi="Times New Roman" w:cs="Times New Roman"/>
          <w:color w:val="000000"/>
          <w:sz w:val="24"/>
          <w:szCs w:val="24"/>
        </w:rPr>
        <w:t>Model PJBL dengan Projek Papan Siklus Hidrologi</w:t>
      </w:r>
      <w:r>
        <w:rPr>
          <w:rFonts w:ascii="Times New Roman" w:hAnsi="Times New Roman" w:cs="Times New Roman"/>
          <w:color w:val="000000"/>
          <w:sz w:val="24"/>
          <w:szCs w:val="24"/>
        </w:rPr>
        <w:t>.</w:t>
      </w:r>
    </w:p>
    <w:p w:rsidR="00BC1B4C" w:rsidRDefault="00BC1B4C" w:rsidP="00BC1B4C">
      <w:pPr>
        <w:autoSpaceDE w:val="0"/>
        <w:autoSpaceDN w:val="0"/>
        <w:adjustRightInd w:val="0"/>
        <w:spacing w:after="0" w:line="240" w:lineRule="auto"/>
        <w:jc w:val="both"/>
        <w:rPr>
          <w:rFonts w:ascii="Times New Roman" w:hAnsi="Times New Roman" w:cs="Times New Roman"/>
          <w:sz w:val="24"/>
          <w:szCs w:val="24"/>
        </w:rPr>
      </w:pPr>
    </w:p>
    <w:p w:rsidR="00BC1B4C" w:rsidRDefault="00BC1B4C" w:rsidP="00BC1B4C">
      <w:pPr>
        <w:autoSpaceDE w:val="0"/>
        <w:autoSpaceDN w:val="0"/>
        <w:adjustRightInd w:val="0"/>
        <w:spacing w:after="0" w:line="480" w:lineRule="auto"/>
        <w:ind w:left="567" w:hanging="567"/>
        <w:jc w:val="both"/>
        <w:rPr>
          <w:rFonts w:ascii="Times New Roman" w:hAnsi="Times New Roman" w:cs="Times New Roman"/>
          <w:b/>
          <w:bCs/>
          <w:sz w:val="24"/>
          <w:szCs w:val="24"/>
        </w:rPr>
      </w:pPr>
      <w:r w:rsidRPr="00F309E0">
        <w:rPr>
          <w:rFonts w:ascii="Times New Roman" w:hAnsi="Times New Roman" w:cs="Times New Roman"/>
          <w:b/>
          <w:bCs/>
          <w:sz w:val="24"/>
          <w:szCs w:val="24"/>
        </w:rPr>
        <w:t xml:space="preserve">1.6. </w:t>
      </w:r>
      <w:r w:rsidRPr="00F309E0">
        <w:rPr>
          <w:rFonts w:ascii="Times New Roman" w:hAnsi="Times New Roman" w:cs="Times New Roman"/>
          <w:b/>
          <w:bCs/>
          <w:color w:val="1D1B11"/>
          <w:sz w:val="24"/>
          <w:szCs w:val="24"/>
        </w:rPr>
        <w:t>Manfaat Penelitian</w:t>
      </w:r>
    </w:p>
    <w:p w:rsidR="00BC1B4C" w:rsidRPr="00E22236" w:rsidRDefault="00BC1B4C" w:rsidP="00BC1B4C">
      <w:pPr>
        <w:autoSpaceDE w:val="0"/>
        <w:autoSpaceDN w:val="0"/>
        <w:adjustRightInd w:val="0"/>
        <w:spacing w:after="0" w:line="480" w:lineRule="auto"/>
        <w:ind w:left="567"/>
        <w:jc w:val="both"/>
        <w:rPr>
          <w:rFonts w:ascii="Times New Roman" w:hAnsi="Times New Roman" w:cs="Times New Roman"/>
          <w:b/>
          <w:bCs/>
          <w:sz w:val="24"/>
          <w:szCs w:val="24"/>
        </w:rPr>
      </w:pPr>
      <w:r w:rsidRPr="00E22236">
        <w:rPr>
          <w:rFonts w:ascii="Times New Roman" w:hAnsi="Times New Roman" w:cs="Times New Roman"/>
          <w:b/>
          <w:bCs/>
          <w:color w:val="1D1B11"/>
          <w:sz w:val="24"/>
          <w:szCs w:val="24"/>
        </w:rPr>
        <w:t>1. Manfaat Teoritis</w:t>
      </w:r>
    </w:p>
    <w:p w:rsidR="00BC1B4C" w:rsidRDefault="00BC1B4C" w:rsidP="00BC1B4C">
      <w:pPr>
        <w:autoSpaceDE w:val="0"/>
        <w:autoSpaceDN w:val="0"/>
        <w:adjustRightInd w:val="0"/>
        <w:spacing w:after="0" w:line="480" w:lineRule="auto"/>
        <w:ind w:left="567" w:firstLine="426"/>
        <w:jc w:val="both"/>
        <w:rPr>
          <w:rFonts w:ascii="Times New Roman" w:hAnsi="Times New Roman" w:cs="Times New Roman"/>
          <w:color w:val="1D1B11"/>
          <w:sz w:val="24"/>
          <w:szCs w:val="24"/>
        </w:rPr>
      </w:pPr>
      <w:r>
        <w:rPr>
          <w:rFonts w:ascii="Times New Roman" w:hAnsi="Times New Roman" w:cs="Times New Roman"/>
          <w:color w:val="1D1B11"/>
          <w:sz w:val="24"/>
          <w:szCs w:val="24"/>
        </w:rPr>
        <w:lastRenderedPageBreak/>
        <w:t>Penelitian ini diharapkan dapat memberikan kontribusi terhadap sarana dan prasarana sekolah terutama pada penerapan model PJBL terhadap materi ipas kelas v yaitu proses daur air dengan hasil proyek papan siklus hidrologi, yang pada akhirnya akan meningkatkan keterampilan siswa.</w:t>
      </w:r>
    </w:p>
    <w:p w:rsidR="00BC1B4C" w:rsidRPr="00452A37" w:rsidRDefault="00BC1B4C" w:rsidP="00BC1B4C">
      <w:pPr>
        <w:autoSpaceDE w:val="0"/>
        <w:autoSpaceDN w:val="0"/>
        <w:adjustRightInd w:val="0"/>
        <w:spacing w:after="0" w:line="480" w:lineRule="auto"/>
        <w:ind w:left="567" w:firstLine="426"/>
        <w:jc w:val="both"/>
        <w:rPr>
          <w:rFonts w:ascii="Times New Roman" w:hAnsi="Times New Roman" w:cs="Times New Roman"/>
          <w:color w:val="1D1B11"/>
          <w:sz w:val="24"/>
          <w:szCs w:val="24"/>
        </w:rPr>
      </w:pPr>
    </w:p>
    <w:p w:rsidR="00BC1B4C" w:rsidRPr="00E22236" w:rsidRDefault="00BC1B4C" w:rsidP="00BA0FE9">
      <w:pPr>
        <w:pStyle w:val="ListParagraph"/>
        <w:numPr>
          <w:ilvl w:val="0"/>
          <w:numId w:val="5"/>
        </w:numPr>
        <w:autoSpaceDE w:val="0"/>
        <w:autoSpaceDN w:val="0"/>
        <w:adjustRightInd w:val="0"/>
        <w:spacing w:after="0" w:line="480" w:lineRule="auto"/>
        <w:ind w:left="851"/>
        <w:jc w:val="both"/>
        <w:rPr>
          <w:rFonts w:ascii="Times New Roman" w:hAnsi="Times New Roman" w:cs="Times New Roman"/>
          <w:b/>
          <w:bCs/>
          <w:sz w:val="24"/>
          <w:szCs w:val="24"/>
        </w:rPr>
      </w:pPr>
      <w:r w:rsidRPr="00E22236">
        <w:rPr>
          <w:rFonts w:ascii="Times New Roman" w:hAnsi="Times New Roman" w:cs="Times New Roman"/>
          <w:b/>
          <w:bCs/>
          <w:sz w:val="24"/>
          <w:szCs w:val="24"/>
        </w:rPr>
        <w:t>Manfaat Praktis</w:t>
      </w:r>
    </w:p>
    <w:p w:rsidR="00BC1B4C" w:rsidRPr="00B05E5D" w:rsidRDefault="00BC1B4C" w:rsidP="00BA0FE9">
      <w:pPr>
        <w:pStyle w:val="ListParagraph"/>
        <w:numPr>
          <w:ilvl w:val="0"/>
          <w:numId w:val="6"/>
        </w:numPr>
        <w:tabs>
          <w:tab w:val="left" w:pos="426"/>
        </w:tabs>
        <w:autoSpaceDE w:val="0"/>
        <w:autoSpaceDN w:val="0"/>
        <w:adjustRightInd w:val="0"/>
        <w:spacing w:after="0" w:line="480" w:lineRule="auto"/>
        <w:jc w:val="both"/>
        <w:rPr>
          <w:rFonts w:ascii="Times New Roman" w:hAnsi="Times New Roman" w:cs="Times New Roman"/>
          <w:sz w:val="24"/>
          <w:szCs w:val="24"/>
        </w:rPr>
      </w:pPr>
      <w:r w:rsidRPr="002B2F7C">
        <w:rPr>
          <w:rFonts w:ascii="Times New Roman" w:hAnsi="Times New Roman" w:cs="Times New Roman"/>
          <w:b/>
          <w:bCs/>
          <w:sz w:val="24"/>
          <w:szCs w:val="24"/>
        </w:rPr>
        <w:t>Bagi siswa</w:t>
      </w:r>
      <w:r w:rsidRPr="00B05E5D">
        <w:rPr>
          <w:rFonts w:ascii="Times New Roman" w:hAnsi="Times New Roman" w:cs="Times New Roman"/>
          <w:sz w:val="24"/>
          <w:szCs w:val="24"/>
        </w:rPr>
        <w:t>, dengan menggunakan Model PJBL siswa akan tergugah semangat belajarnya, sehingga membantu siswa untuk berpikir kritis dan memecahkan masalah ,mendorong siswa untuk bekerja sama untuk menyelesaikan proyek, dan membantu siswa untuk berpikir mandiri</w:t>
      </w:r>
    </w:p>
    <w:p w:rsidR="00BC1B4C" w:rsidRPr="00B05E5D" w:rsidRDefault="00BC1B4C" w:rsidP="00BA0FE9">
      <w:pPr>
        <w:pStyle w:val="ListParagraph"/>
        <w:numPr>
          <w:ilvl w:val="0"/>
          <w:numId w:val="6"/>
        </w:numPr>
        <w:tabs>
          <w:tab w:val="left" w:pos="426"/>
        </w:tabs>
        <w:autoSpaceDE w:val="0"/>
        <w:autoSpaceDN w:val="0"/>
        <w:adjustRightInd w:val="0"/>
        <w:spacing w:after="0" w:line="480" w:lineRule="auto"/>
        <w:jc w:val="both"/>
        <w:rPr>
          <w:rFonts w:ascii="Times New Roman" w:hAnsi="Times New Roman" w:cs="Times New Roman"/>
          <w:sz w:val="24"/>
          <w:szCs w:val="24"/>
        </w:rPr>
      </w:pPr>
      <w:r w:rsidRPr="002B2F7C">
        <w:rPr>
          <w:rFonts w:ascii="Times New Roman" w:hAnsi="Times New Roman" w:cs="Times New Roman"/>
          <w:b/>
          <w:bCs/>
          <w:sz w:val="24"/>
          <w:szCs w:val="24"/>
        </w:rPr>
        <w:t>Bagi guru,</w:t>
      </w:r>
      <w:r w:rsidRPr="00B05E5D">
        <w:rPr>
          <w:rFonts w:ascii="Times New Roman" w:hAnsi="Times New Roman" w:cs="Times New Roman"/>
          <w:sz w:val="24"/>
          <w:szCs w:val="24"/>
        </w:rPr>
        <w:t xml:space="preserve"> dapat dijadikan bahan pertimbangan untuk lebih memperkaya model pembelajaran yang lebih variatif dalam pembelajaran di kelas khususnya mata pelajaran IPA. Selain itu dapat menciptakan lingkungan belajar yang aktif untuk siswa dan meningkatkan kinerja guru dalam proses belajar mengajar di kelas.</w:t>
      </w:r>
    </w:p>
    <w:p w:rsidR="00BC1B4C" w:rsidRDefault="00BC1B4C" w:rsidP="00BA0FE9">
      <w:pPr>
        <w:pStyle w:val="ListParagraph"/>
        <w:numPr>
          <w:ilvl w:val="0"/>
          <w:numId w:val="6"/>
        </w:numPr>
        <w:tabs>
          <w:tab w:val="left" w:pos="426"/>
        </w:tabs>
        <w:autoSpaceDE w:val="0"/>
        <w:autoSpaceDN w:val="0"/>
        <w:adjustRightInd w:val="0"/>
        <w:spacing w:after="0" w:line="480" w:lineRule="auto"/>
        <w:ind w:left="1134"/>
        <w:jc w:val="both"/>
        <w:rPr>
          <w:rFonts w:ascii="Times New Roman" w:hAnsi="Times New Roman" w:cs="Times New Roman"/>
          <w:sz w:val="24"/>
          <w:szCs w:val="24"/>
        </w:rPr>
      </w:pPr>
      <w:r w:rsidRPr="002B2F7C">
        <w:rPr>
          <w:rFonts w:ascii="Times New Roman" w:hAnsi="Times New Roman" w:cs="Times New Roman"/>
          <w:b/>
          <w:bCs/>
          <w:sz w:val="24"/>
          <w:szCs w:val="24"/>
        </w:rPr>
        <w:t>Bagi sekolah,</w:t>
      </w:r>
      <w:r>
        <w:rPr>
          <w:rFonts w:ascii="Times New Roman" w:hAnsi="Times New Roman" w:cs="Times New Roman"/>
          <w:sz w:val="24"/>
          <w:szCs w:val="24"/>
        </w:rPr>
        <w:t xml:space="preserve"> hasil penelitian ini dapat menjadi acuan untuk mengembangkan pembelajaran yang menarik dan kreatif, dan dapat meningkatkan kualitas pembelajaran IPAS. Penelitian ini dapat membantu sekolah untuk mengimplementasikan strategi pembelajaran yang mendukung program inovasi pendidikan sesuai dengan kurikulum merdeka.</w:t>
      </w:r>
    </w:p>
    <w:p w:rsidR="00BC1B4C" w:rsidRPr="008B287F" w:rsidRDefault="00BC1B4C" w:rsidP="00BA0FE9">
      <w:pPr>
        <w:pStyle w:val="ListParagraph"/>
        <w:numPr>
          <w:ilvl w:val="0"/>
          <w:numId w:val="6"/>
        </w:numPr>
        <w:tabs>
          <w:tab w:val="left" w:pos="426"/>
        </w:tabs>
        <w:autoSpaceDE w:val="0"/>
        <w:autoSpaceDN w:val="0"/>
        <w:adjustRightInd w:val="0"/>
        <w:spacing w:after="0" w:line="480" w:lineRule="auto"/>
        <w:ind w:left="1134"/>
        <w:jc w:val="both"/>
        <w:rPr>
          <w:rFonts w:ascii="Times New Roman" w:hAnsi="Times New Roman" w:cs="Times New Roman"/>
          <w:sz w:val="24"/>
          <w:szCs w:val="24"/>
        </w:rPr>
      </w:pPr>
      <w:r w:rsidRPr="002B2F7C">
        <w:rPr>
          <w:rFonts w:ascii="Times New Roman" w:hAnsi="Times New Roman" w:cs="Times New Roman"/>
          <w:b/>
          <w:bCs/>
          <w:sz w:val="24"/>
          <w:szCs w:val="24"/>
        </w:rPr>
        <w:t>Bagi penulis,</w:t>
      </w:r>
      <w:r w:rsidRPr="00B05E5D">
        <w:rPr>
          <w:rFonts w:ascii="Times New Roman" w:hAnsi="Times New Roman" w:cs="Times New Roman"/>
          <w:sz w:val="24"/>
          <w:szCs w:val="24"/>
        </w:rPr>
        <w:t xml:space="preserve"> menambah Khasanah keilmuan dan mengembangkan model pembelajaran</w:t>
      </w:r>
    </w:p>
    <w:p w:rsidR="00BC1B4C" w:rsidRPr="006258B1" w:rsidRDefault="00BC1B4C" w:rsidP="00BC1B4C">
      <w:pPr>
        <w:spacing w:line="480" w:lineRule="auto"/>
        <w:jc w:val="both"/>
        <w:rPr>
          <w:rFonts w:ascii="Times New Roman" w:hAnsi="Times New Roman" w:cs="Times New Roman"/>
          <w:b/>
          <w:sz w:val="24"/>
          <w:szCs w:val="24"/>
        </w:rPr>
      </w:pPr>
      <w:r w:rsidRPr="006258B1">
        <w:rPr>
          <w:rFonts w:ascii="Times New Roman" w:hAnsi="Times New Roman" w:cs="Times New Roman"/>
          <w:b/>
          <w:sz w:val="24"/>
          <w:szCs w:val="24"/>
        </w:rPr>
        <w:lastRenderedPageBreak/>
        <w:t>1.7.  Anggapan Dasar</w:t>
      </w:r>
    </w:p>
    <w:p w:rsidR="00DD7A5D" w:rsidRPr="00C2062E" w:rsidRDefault="00BC1B4C" w:rsidP="00BC1B4C">
      <w:pPr>
        <w:spacing w:line="480" w:lineRule="auto"/>
        <w:ind w:left="567" w:firstLine="426"/>
        <w:jc w:val="both"/>
      </w:pPr>
      <w:r>
        <w:rPr>
          <w:rFonts w:ascii="Times New Roman" w:hAnsi="Times New Roman" w:cs="Times New Roman"/>
          <w:sz w:val="24"/>
          <w:szCs w:val="24"/>
        </w:rPr>
        <w:t>Berdasarkan anggapan</w:t>
      </w:r>
      <w:r w:rsidRPr="006611F2">
        <w:rPr>
          <w:rFonts w:ascii="Times New Roman" w:hAnsi="Times New Roman" w:cs="Times New Roman"/>
          <w:sz w:val="24"/>
          <w:szCs w:val="24"/>
        </w:rPr>
        <w:t>Pembelajaran  Berbasis  Proyek  (P</w:t>
      </w:r>
      <w:r>
        <w:rPr>
          <w:rFonts w:ascii="Times New Roman" w:hAnsi="Times New Roman" w:cs="Times New Roman"/>
          <w:sz w:val="24"/>
          <w:szCs w:val="24"/>
        </w:rPr>
        <w:t>J</w:t>
      </w:r>
      <w:r w:rsidRPr="006611F2">
        <w:rPr>
          <w:rFonts w:ascii="Times New Roman" w:hAnsi="Times New Roman" w:cs="Times New Roman"/>
          <w:sz w:val="24"/>
          <w:szCs w:val="24"/>
        </w:rPr>
        <w:t>BL)  adalah  model  pembelajaran  di  mana  siswa terlibat  dalam  proyek  atau  kegiatan  sebagai  cara  untuk  belajar.  Metode  ini  menuntut siswa untuk menyelesaikan masalah yang berkaitan dengan lingkungan atau masyarakat mereka</w:t>
      </w:r>
      <w:r>
        <w:rPr>
          <w:rFonts w:ascii="Times New Roman" w:hAnsi="Times New Roman" w:cs="Times New Roman"/>
          <w:sz w:val="24"/>
          <w:szCs w:val="24"/>
        </w:rPr>
        <w:t>.</w:t>
      </w:r>
      <w:r w:rsidR="00CE08E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812/jpdws.v2i02.1226","abstract":"Model Project based Learning (PjBL) adalah model pembelajaran yang inovatif dan berpusat kepada mahasiswa dalam menghasilkan suatu proyek pembelajaran. Model PjBL ini menuntut mahasiswa untuk dapat berpikir kritis dan kreatif, sedangkan peran pendidik sebagai fasilitator dalam pembelajaran. Penelitian ini bertujuan untuk meningkatkan kreativitas mahasiswa dalam mendesain media pembelajaran berbasis literasi melalui penerapan model PjBL dalam proses belajar mengajar pada mata kuliah Bahasa Indonesia SD. Peranan media dalam pembelajaran sangatlah penting, sehingga mahasiswa harus diberikan bekal dalam mendesain media pembelajaran yang sesuai untuk menjadi guru yang kreatif dan professional. Penelitian ini menggunakan metode Penelitian Tindakan Kelas (PTK). Subjek dalam penelitian ini adalah mahasiswa Prodi PGSD UMN Al Washliyah. Dalam penelitian ini, pengumpulan data dilakukan dengan cara observasi, catatan lapangan, dan dokumentasi.","author":[{"dropping-particle":"","family":"Sutarini","given":"Sutarini","non-dropping-particle":"","parse-names":false,"suffix":""},{"dropping-particle":"","family":"Sutikno","given":"Sutikno","non-dropping-particle":"","parse-names":false,"suffix":""},{"dropping-particle":"","family":"Rosadi","given":"Mimi","non-dropping-particle":"","parse-names":false,"suffix":""},{"dropping-particle":"","family":"Juwita","given":"Putri","non-dropping-particle":"","parse-names":false,"suffix":""}],"container-title":"Jurnal Pendidikan West Science","id":"ITEM-1","issue":"02","issued":{"date-parts":[["2024"]]},"page":"129-139","title":"Penerapan Model Project Based Learning (PjBL) untuk Meningkatkan Kreativitas Mahasiswa Mendesain Media Pembelajaran Berbasis Literasi Pada Mata Kuliah Bahasa Indonesia SD 1 UMN Al Washliyah","type":"article-journal","volume":"2"},"uris":["http://www.mendeley.com/documents/?uuid=58392ac5-ac7c-4099-ab43-8b7049c880d5"]}],"mendeley":{"formattedCitation":"(Sutarini et al., 2024)","plainTextFormattedCitation":"(Sutarini et al., 2024)","previouslyFormattedCitation":"(Sutarini et al., 2024)"},"properties":{"noteIndex":0},"schema":"https://github.com/citation-style-language/schema/raw/master/csl-citation.json"}</w:instrText>
      </w:r>
      <w:r w:rsidR="00CE08EC">
        <w:rPr>
          <w:rFonts w:ascii="Times New Roman" w:hAnsi="Times New Roman" w:cs="Times New Roman"/>
          <w:sz w:val="24"/>
          <w:szCs w:val="24"/>
        </w:rPr>
        <w:fldChar w:fldCharType="separate"/>
      </w:r>
      <w:r w:rsidRPr="00E74DE3">
        <w:rPr>
          <w:rFonts w:ascii="Times New Roman" w:hAnsi="Times New Roman" w:cs="Times New Roman"/>
          <w:noProof/>
          <w:sz w:val="24"/>
          <w:szCs w:val="24"/>
        </w:rPr>
        <w:t>(Sutarini et al., 2024)</w:t>
      </w:r>
      <w:r w:rsidR="00CE08EC">
        <w:rPr>
          <w:rFonts w:ascii="Times New Roman" w:hAnsi="Times New Roman" w:cs="Times New Roman"/>
          <w:sz w:val="24"/>
          <w:szCs w:val="24"/>
        </w:rPr>
        <w:fldChar w:fldCharType="end"/>
      </w:r>
      <w:r>
        <w:rPr>
          <w:rFonts w:ascii="Times New Roman" w:hAnsi="Times New Roman" w:cs="Times New Roman"/>
          <w:sz w:val="24"/>
          <w:szCs w:val="24"/>
        </w:rPr>
        <w:t xml:space="preserve">.Maka anggapan dasar pada penelitian ini adalah </w:t>
      </w:r>
      <w:r w:rsidRPr="0020329E">
        <w:rPr>
          <w:rFonts w:ascii="Times New Roman" w:hAnsi="Times New Roman" w:cs="Times New Roman"/>
          <w:sz w:val="24"/>
          <w:szCs w:val="24"/>
        </w:rPr>
        <w:t xml:space="preserve">Model PJBL dapat meningkatkan keterampilan siswa di </w:t>
      </w:r>
      <w:r>
        <w:rPr>
          <w:rFonts w:ascii="Times New Roman" w:hAnsi="Times New Roman" w:cs="Times New Roman"/>
          <w:sz w:val="24"/>
          <w:szCs w:val="24"/>
        </w:rPr>
        <w:t>S</w:t>
      </w:r>
      <w:r w:rsidRPr="0020329E">
        <w:rPr>
          <w:rFonts w:ascii="Times New Roman" w:hAnsi="Times New Roman" w:cs="Times New Roman"/>
          <w:sz w:val="24"/>
          <w:szCs w:val="24"/>
        </w:rPr>
        <w:t xml:space="preserve">ekolah </w:t>
      </w:r>
      <w:r>
        <w:rPr>
          <w:rFonts w:ascii="Times New Roman" w:hAnsi="Times New Roman" w:cs="Times New Roman"/>
          <w:sz w:val="24"/>
          <w:szCs w:val="24"/>
        </w:rPr>
        <w:t>D</w:t>
      </w:r>
      <w:r w:rsidRPr="0020329E">
        <w:rPr>
          <w:rFonts w:ascii="Times New Roman" w:hAnsi="Times New Roman" w:cs="Times New Roman"/>
          <w:sz w:val="24"/>
          <w:szCs w:val="24"/>
        </w:rPr>
        <w:t>asar karena modelnya yang menekankan siswa melakukan kegiatan pembelajaran dan tugas nyata yang terkait dengan kebutuhan sehari-hari untuk dipecahkan secara berkelompok.</w:t>
      </w:r>
      <w:r w:rsidR="00CE08E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740/jpap.v9n2.p292-299","abstract":"This research has the aim to describe and describe the use of project based learning methods in terms of increasing student activity. The study was classified as a qualitative descriptive study. The subjects used in this study were students of class X OTKP at 2 Blitar Public Vocational School on Public Relations and Protocol. Data collection techniques used were observation and interviews. While data analysis techniques are used through several stages including data collection, data presentation and drawing conclusions. In the learning process students tend to be bored and less interested in the learning process that takes place because the method used is merely lecture and monotonous. Therefore this research was conducted so that students are more active in the learning process. The activeness of students in the learning process also has an important role in learning outcomes. The project based learning learning model is a scientific approach and consists of several stages, including observing, asking questions, gathering information, reasoning, and communicating. Through these various stages students can increase their role in the learning process.","author":[{"dropping-particle":"","family":"Anggraini","given":"Putri Dewi","non-dropping-particle":"","parse-names":false,"suffix":""},{"dropping-particle":"","family":"Wulandari","given":"Siti Sri","non-dropping-particle":"","parse-names":false,"suffix":""}],"container-title":"Jurnal Pendidikan Administrasi Perkantoran (JPAP)","id":"ITEM-1","issue":"2","issued":{"date-parts":[["2020"]]},"page":"292-299","title":"Analisis Penggunaan Model Pembelajaran Project Based Learning Dalam Peningkatan Keaktifan Siswa","type":"article-journal","volume":"9"},"uris":["http://www.mendeley.com/documents/?uuid=350263f3-fbf6-4bfc-94b6-e93746a4a937"]}],"mendeley":{"formattedCitation":"(Anggraini &amp; Wulandari, 2020)","plainTextFormattedCitation":"(Anggraini &amp; Wulandari, 2020)","previouslyFormattedCitation":"(Anggraini &amp; Wulandari, 2020)"},"properties":{"noteIndex":0},"schema":"https://github.com/citation-style-language/schema/raw/master/csl-citation.json"}</w:instrText>
      </w:r>
      <w:r w:rsidR="00CE08EC">
        <w:rPr>
          <w:rFonts w:ascii="Times New Roman" w:hAnsi="Times New Roman" w:cs="Times New Roman"/>
          <w:sz w:val="24"/>
          <w:szCs w:val="24"/>
        </w:rPr>
        <w:fldChar w:fldCharType="separate"/>
      </w:r>
      <w:r w:rsidRPr="00E74DE3">
        <w:rPr>
          <w:rFonts w:ascii="Times New Roman" w:hAnsi="Times New Roman" w:cs="Times New Roman"/>
          <w:noProof/>
          <w:sz w:val="24"/>
          <w:szCs w:val="24"/>
        </w:rPr>
        <w:t>(Anggraini &amp; Wulandari, 2020)</w:t>
      </w:r>
      <w:r w:rsidR="00CE08EC">
        <w:rPr>
          <w:rFonts w:ascii="Times New Roman" w:hAnsi="Times New Roman" w:cs="Times New Roman"/>
          <w:sz w:val="24"/>
          <w:szCs w:val="24"/>
        </w:rPr>
        <w:fldChar w:fldCharType="end"/>
      </w:r>
    </w:p>
    <w:sectPr w:rsidR="00DD7A5D" w:rsidRPr="00C2062E" w:rsidSect="00DD7A5D">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26FF6" w:rsidRDefault="00726FF6" w:rsidP="00DD7A5D">
      <w:pPr>
        <w:spacing w:after="0" w:line="240" w:lineRule="auto"/>
      </w:pPr>
      <w:r>
        <w:separator/>
      </w:r>
    </w:p>
  </w:endnote>
  <w:endnote w:type="continuationSeparator" w:id="1">
    <w:p w:rsidR="00726FF6" w:rsidRDefault="00726FF6" w:rsidP="00DD7A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B4C" w:rsidRDefault="00BC1B4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9599771"/>
      <w:docPartObj>
        <w:docPartGallery w:val="Page Numbers (Bottom of Page)"/>
        <w:docPartUnique/>
      </w:docPartObj>
    </w:sdtPr>
    <w:sdtEndPr>
      <w:rPr>
        <w:rFonts w:ascii="Times New Roman" w:hAnsi="Times New Roman" w:cs="Times New Roman"/>
        <w:noProof/>
        <w:sz w:val="24"/>
      </w:rPr>
    </w:sdtEndPr>
    <w:sdtContent>
      <w:p w:rsidR="00BC1B4C" w:rsidRPr="00C74ACF" w:rsidRDefault="00CE08EC">
        <w:pPr>
          <w:pStyle w:val="Footer"/>
          <w:jc w:val="center"/>
          <w:rPr>
            <w:rFonts w:ascii="Times New Roman" w:hAnsi="Times New Roman" w:cs="Times New Roman"/>
            <w:sz w:val="24"/>
          </w:rPr>
        </w:pPr>
        <w:r w:rsidRPr="00C74ACF">
          <w:rPr>
            <w:rFonts w:ascii="Times New Roman" w:hAnsi="Times New Roman" w:cs="Times New Roman"/>
            <w:sz w:val="24"/>
          </w:rPr>
          <w:fldChar w:fldCharType="begin"/>
        </w:r>
        <w:r w:rsidR="00BC1B4C" w:rsidRPr="00C74ACF">
          <w:rPr>
            <w:rFonts w:ascii="Times New Roman" w:hAnsi="Times New Roman" w:cs="Times New Roman"/>
            <w:sz w:val="24"/>
          </w:rPr>
          <w:instrText xml:space="preserve"> PAGE   \* MERGEFORMAT </w:instrText>
        </w:r>
        <w:r w:rsidRPr="00C74ACF">
          <w:rPr>
            <w:rFonts w:ascii="Times New Roman" w:hAnsi="Times New Roman" w:cs="Times New Roman"/>
            <w:sz w:val="24"/>
          </w:rPr>
          <w:fldChar w:fldCharType="separate"/>
        </w:r>
        <w:r w:rsidR="00394BAC">
          <w:rPr>
            <w:rFonts w:ascii="Times New Roman" w:hAnsi="Times New Roman" w:cs="Times New Roman"/>
            <w:noProof/>
            <w:sz w:val="24"/>
          </w:rPr>
          <w:t>1</w:t>
        </w:r>
        <w:r w:rsidRPr="00C74ACF">
          <w:rPr>
            <w:rFonts w:ascii="Times New Roman" w:hAnsi="Times New Roman" w:cs="Times New Roman"/>
            <w:noProof/>
            <w:sz w:val="24"/>
          </w:rPr>
          <w:fldChar w:fldCharType="end"/>
        </w:r>
      </w:p>
    </w:sdtContent>
  </w:sdt>
  <w:p w:rsidR="00BC1B4C" w:rsidRDefault="00BC1B4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B4C" w:rsidRDefault="00BC1B4C">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26FF6" w:rsidRDefault="00726FF6" w:rsidP="00DD7A5D">
      <w:pPr>
        <w:spacing w:after="0" w:line="240" w:lineRule="auto"/>
      </w:pPr>
      <w:r>
        <w:separator/>
      </w:r>
    </w:p>
  </w:footnote>
  <w:footnote w:type="continuationSeparator" w:id="1">
    <w:p w:rsidR="00726FF6" w:rsidRDefault="00726FF6" w:rsidP="00DD7A5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B4C" w:rsidRDefault="00CE08E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90313" o:spid="_x0000_s2065"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B4C" w:rsidRDefault="00CE08E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90314" o:spid="_x0000_s2066"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B4C" w:rsidRDefault="00CE08E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90312" o:spid="_x0000_s2064"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CE08E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90316" o:spid="_x0000_s2068"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CE08E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90317" o:spid="_x0000_s2069"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CE08EC">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90315" o:spid="_x0000_s2067"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AE6061"/>
    <w:multiLevelType w:val="hybridMultilevel"/>
    <w:tmpl w:val="7AEC1DC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217E29AA"/>
    <w:multiLevelType w:val="multilevel"/>
    <w:tmpl w:val="1D745D3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BC56BDD"/>
    <w:multiLevelType w:val="hybridMultilevel"/>
    <w:tmpl w:val="73EA47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C7246F7"/>
    <w:multiLevelType w:val="hybridMultilevel"/>
    <w:tmpl w:val="64105278"/>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nsid w:val="2F325D2B"/>
    <w:multiLevelType w:val="hybridMultilevel"/>
    <w:tmpl w:val="E848CA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1945DA2"/>
    <w:multiLevelType w:val="hybridMultilevel"/>
    <w:tmpl w:val="C2BE7CE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4"/>
  </w:num>
  <w:num w:numId="2">
    <w:abstractNumId w:val="2"/>
  </w:num>
  <w:num w:numId="3">
    <w:abstractNumId w:val="0"/>
  </w:num>
  <w:num w:numId="4">
    <w:abstractNumId w:val="3"/>
  </w:num>
  <w:num w:numId="5">
    <w:abstractNumId w:val="1"/>
  </w:num>
  <w:num w:numId="6">
    <w:abstractNumId w:val="5"/>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cumentProtection w:edit="forms" w:enforcement="1" w:cryptProviderType="rsaFull" w:cryptAlgorithmClass="hash" w:cryptAlgorithmType="typeAny" w:cryptAlgorithmSid="4" w:cryptSpinCount="50000" w:hash="aCixC1jxI9OtWRJ8ynO6NctjF9Q=" w:salt="RGDIio5r+uSWe6hh3Q3xY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DD7A5D"/>
    <w:rsid w:val="000B3C01"/>
    <w:rsid w:val="001A4C73"/>
    <w:rsid w:val="00394BAC"/>
    <w:rsid w:val="00403094"/>
    <w:rsid w:val="004E70CA"/>
    <w:rsid w:val="00726FF6"/>
    <w:rsid w:val="00816FB8"/>
    <w:rsid w:val="008A24C9"/>
    <w:rsid w:val="00BA0FE9"/>
    <w:rsid w:val="00BC1B4C"/>
    <w:rsid w:val="00BD490B"/>
    <w:rsid w:val="00C2062E"/>
    <w:rsid w:val="00CD3BBC"/>
    <w:rsid w:val="00CE08EC"/>
    <w:rsid w:val="00DD69F8"/>
    <w:rsid w:val="00DD7A5D"/>
    <w:rsid w:val="00F44A0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F8"/>
    <w:pPr>
      <w:spacing w:after="160" w:line="259" w:lineRule="auto"/>
    </w:pPr>
    <w:rPr>
      <w:lang w:val="en-ID"/>
    </w:rPr>
  </w:style>
  <w:style w:type="paragraph" w:styleId="Heading1">
    <w:name w:val="heading 1"/>
    <w:basedOn w:val="Normal"/>
    <w:next w:val="Normal"/>
    <w:link w:val="Heading1Char"/>
    <w:uiPriority w:val="9"/>
    <w:qFormat/>
    <w:rsid w:val="00CD3BBC"/>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CD3BBC"/>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CD3BBC"/>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CD3BBC"/>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CD3BBC"/>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CD3BB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3BB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3BB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3BB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A5D"/>
  </w:style>
  <w:style w:type="paragraph" w:styleId="Footer">
    <w:name w:val="footer"/>
    <w:basedOn w:val="Normal"/>
    <w:link w:val="FooterChar"/>
    <w:uiPriority w:val="99"/>
    <w:unhideWhenUsed/>
    <w:rsid w:val="00DD7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A5D"/>
  </w:style>
  <w:style w:type="paragraph" w:styleId="ListParagraph">
    <w:name w:val="List Paragraph"/>
    <w:aliases w:val="Body of text,ANAK List Paragraph,Anak subbab,List Paragraph1"/>
    <w:basedOn w:val="Normal"/>
    <w:link w:val="ListParagraphChar"/>
    <w:uiPriority w:val="1"/>
    <w:qFormat/>
    <w:rsid w:val="00DD69F8"/>
    <w:pPr>
      <w:ind w:left="720"/>
      <w:contextualSpacing/>
    </w:pPr>
  </w:style>
  <w:style w:type="paragraph" w:styleId="NoSpacing">
    <w:name w:val="No Spacing"/>
    <w:uiPriority w:val="1"/>
    <w:qFormat/>
    <w:rsid w:val="00DD69F8"/>
    <w:pPr>
      <w:spacing w:after="0" w:line="240" w:lineRule="auto"/>
    </w:pPr>
    <w:rPr>
      <w:lang w:val="en-ID"/>
    </w:rPr>
  </w:style>
  <w:style w:type="character" w:customStyle="1" w:styleId="ListParagraphChar">
    <w:name w:val="List Paragraph Char"/>
    <w:aliases w:val="Body of text Char,ANAK List Paragraph Char,Anak subbab Char,List Paragraph1 Char"/>
    <w:link w:val="ListParagraph"/>
    <w:uiPriority w:val="1"/>
    <w:qFormat/>
    <w:locked/>
    <w:rsid w:val="00DD69F8"/>
    <w:rPr>
      <w:lang w:val="en-ID"/>
    </w:rPr>
  </w:style>
  <w:style w:type="paragraph" w:styleId="BalloonText">
    <w:name w:val="Balloon Text"/>
    <w:basedOn w:val="Normal"/>
    <w:link w:val="BalloonTextChar"/>
    <w:uiPriority w:val="99"/>
    <w:semiHidden/>
    <w:unhideWhenUsed/>
    <w:rsid w:val="00DD6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9F8"/>
    <w:rPr>
      <w:rFonts w:ascii="Tahoma" w:hAnsi="Tahoma" w:cs="Tahoma"/>
      <w:sz w:val="16"/>
      <w:szCs w:val="16"/>
      <w:lang w:val="en-ID"/>
    </w:rPr>
  </w:style>
  <w:style w:type="table" w:styleId="TableGrid">
    <w:name w:val="Table Grid"/>
    <w:basedOn w:val="TableNormal"/>
    <w:uiPriority w:val="39"/>
    <w:rsid w:val="00816F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D3BBC"/>
    <w:rPr>
      <w:rFonts w:asciiTheme="majorHAnsi" w:eastAsiaTheme="majorEastAsia" w:hAnsiTheme="majorHAnsi" w:cstheme="majorBidi"/>
      <w:color w:val="365F91" w:themeColor="accent1" w:themeShade="BF"/>
      <w:sz w:val="40"/>
      <w:szCs w:val="40"/>
      <w:lang w:val="en-ID"/>
    </w:rPr>
  </w:style>
  <w:style w:type="character" w:customStyle="1" w:styleId="Heading2Char">
    <w:name w:val="Heading 2 Char"/>
    <w:basedOn w:val="DefaultParagraphFont"/>
    <w:link w:val="Heading2"/>
    <w:uiPriority w:val="9"/>
    <w:semiHidden/>
    <w:rsid w:val="00CD3BBC"/>
    <w:rPr>
      <w:rFonts w:asciiTheme="majorHAnsi" w:eastAsiaTheme="majorEastAsia" w:hAnsiTheme="majorHAnsi" w:cstheme="majorBidi"/>
      <w:color w:val="365F91" w:themeColor="accent1" w:themeShade="BF"/>
      <w:sz w:val="32"/>
      <w:szCs w:val="32"/>
      <w:lang w:val="en-ID"/>
    </w:rPr>
  </w:style>
  <w:style w:type="character" w:customStyle="1" w:styleId="Heading3Char">
    <w:name w:val="Heading 3 Char"/>
    <w:basedOn w:val="DefaultParagraphFont"/>
    <w:link w:val="Heading3"/>
    <w:uiPriority w:val="9"/>
    <w:semiHidden/>
    <w:rsid w:val="00CD3BBC"/>
    <w:rPr>
      <w:rFonts w:eastAsiaTheme="majorEastAsia" w:cstheme="majorBidi"/>
      <w:color w:val="365F91" w:themeColor="accent1" w:themeShade="BF"/>
      <w:sz w:val="28"/>
      <w:szCs w:val="28"/>
      <w:lang w:val="en-ID"/>
    </w:rPr>
  </w:style>
  <w:style w:type="character" w:customStyle="1" w:styleId="Heading4Char">
    <w:name w:val="Heading 4 Char"/>
    <w:basedOn w:val="DefaultParagraphFont"/>
    <w:link w:val="Heading4"/>
    <w:uiPriority w:val="9"/>
    <w:semiHidden/>
    <w:rsid w:val="00CD3BBC"/>
    <w:rPr>
      <w:rFonts w:eastAsiaTheme="majorEastAsia" w:cstheme="majorBidi"/>
      <w:i/>
      <w:iCs/>
      <w:color w:val="365F91" w:themeColor="accent1" w:themeShade="BF"/>
      <w:lang w:val="en-ID"/>
    </w:rPr>
  </w:style>
  <w:style w:type="character" w:customStyle="1" w:styleId="Heading5Char">
    <w:name w:val="Heading 5 Char"/>
    <w:basedOn w:val="DefaultParagraphFont"/>
    <w:link w:val="Heading5"/>
    <w:uiPriority w:val="9"/>
    <w:semiHidden/>
    <w:rsid w:val="00CD3BBC"/>
    <w:rPr>
      <w:rFonts w:eastAsiaTheme="majorEastAsia" w:cstheme="majorBidi"/>
      <w:color w:val="365F91" w:themeColor="accent1" w:themeShade="BF"/>
      <w:lang w:val="en-ID"/>
    </w:rPr>
  </w:style>
  <w:style w:type="character" w:customStyle="1" w:styleId="Heading6Char">
    <w:name w:val="Heading 6 Char"/>
    <w:basedOn w:val="DefaultParagraphFont"/>
    <w:link w:val="Heading6"/>
    <w:uiPriority w:val="9"/>
    <w:semiHidden/>
    <w:rsid w:val="00CD3BBC"/>
    <w:rPr>
      <w:rFonts w:eastAsiaTheme="majorEastAsia" w:cstheme="majorBidi"/>
      <w:i/>
      <w:iCs/>
      <w:color w:val="595959" w:themeColor="text1" w:themeTint="A6"/>
      <w:lang w:val="en-ID"/>
    </w:rPr>
  </w:style>
  <w:style w:type="character" w:customStyle="1" w:styleId="Heading7Char">
    <w:name w:val="Heading 7 Char"/>
    <w:basedOn w:val="DefaultParagraphFont"/>
    <w:link w:val="Heading7"/>
    <w:uiPriority w:val="9"/>
    <w:semiHidden/>
    <w:rsid w:val="00CD3BBC"/>
    <w:rPr>
      <w:rFonts w:eastAsiaTheme="majorEastAsia" w:cstheme="majorBidi"/>
      <w:color w:val="595959" w:themeColor="text1" w:themeTint="A6"/>
      <w:lang w:val="en-ID"/>
    </w:rPr>
  </w:style>
  <w:style w:type="character" w:customStyle="1" w:styleId="Heading8Char">
    <w:name w:val="Heading 8 Char"/>
    <w:basedOn w:val="DefaultParagraphFont"/>
    <w:link w:val="Heading8"/>
    <w:uiPriority w:val="9"/>
    <w:semiHidden/>
    <w:rsid w:val="00CD3BBC"/>
    <w:rPr>
      <w:rFonts w:eastAsiaTheme="majorEastAsia" w:cstheme="majorBidi"/>
      <w:i/>
      <w:iCs/>
      <w:color w:val="272727" w:themeColor="text1" w:themeTint="D8"/>
      <w:lang w:val="en-ID"/>
    </w:rPr>
  </w:style>
  <w:style w:type="character" w:customStyle="1" w:styleId="Heading9Char">
    <w:name w:val="Heading 9 Char"/>
    <w:basedOn w:val="DefaultParagraphFont"/>
    <w:link w:val="Heading9"/>
    <w:uiPriority w:val="9"/>
    <w:semiHidden/>
    <w:rsid w:val="00CD3BBC"/>
    <w:rPr>
      <w:rFonts w:eastAsiaTheme="majorEastAsia" w:cstheme="majorBidi"/>
      <w:color w:val="272727" w:themeColor="text1" w:themeTint="D8"/>
      <w:lang w:val="en-ID"/>
    </w:rPr>
  </w:style>
  <w:style w:type="character" w:styleId="PlaceholderText">
    <w:name w:val="Placeholder Text"/>
    <w:basedOn w:val="DefaultParagraphFont"/>
    <w:uiPriority w:val="99"/>
    <w:semiHidden/>
    <w:rsid w:val="00CD3BBC"/>
    <w:rPr>
      <w:color w:val="666666"/>
    </w:rPr>
  </w:style>
  <w:style w:type="character" w:styleId="Hyperlink">
    <w:name w:val="Hyperlink"/>
    <w:basedOn w:val="DefaultParagraphFont"/>
    <w:uiPriority w:val="99"/>
    <w:unhideWhenUsed/>
    <w:rsid w:val="00CD3BBC"/>
    <w:rPr>
      <w:color w:val="0000FF" w:themeColor="hyperlink"/>
      <w:u w:val="single"/>
    </w:rPr>
  </w:style>
  <w:style w:type="character" w:styleId="Strong">
    <w:name w:val="Strong"/>
    <w:basedOn w:val="DefaultParagraphFont"/>
    <w:uiPriority w:val="22"/>
    <w:qFormat/>
    <w:rsid w:val="00CD3BBC"/>
    <w:rPr>
      <w:b/>
      <w:bCs/>
    </w:rPr>
  </w:style>
  <w:style w:type="paragraph" w:styleId="Title">
    <w:name w:val="Title"/>
    <w:basedOn w:val="Normal"/>
    <w:next w:val="Normal"/>
    <w:link w:val="TitleChar"/>
    <w:uiPriority w:val="10"/>
    <w:qFormat/>
    <w:rsid w:val="00CD3B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3BBC"/>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CD3BB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3BBC"/>
    <w:rPr>
      <w:rFonts w:eastAsiaTheme="majorEastAsia" w:cstheme="majorBidi"/>
      <w:color w:val="595959" w:themeColor="text1" w:themeTint="A6"/>
      <w:spacing w:val="15"/>
      <w:sz w:val="28"/>
      <w:szCs w:val="28"/>
      <w:lang w:val="en-ID"/>
    </w:rPr>
  </w:style>
  <w:style w:type="paragraph" w:styleId="Quote">
    <w:name w:val="Quote"/>
    <w:basedOn w:val="Normal"/>
    <w:next w:val="Normal"/>
    <w:link w:val="QuoteChar"/>
    <w:uiPriority w:val="29"/>
    <w:qFormat/>
    <w:rsid w:val="00CD3BBC"/>
    <w:pPr>
      <w:spacing w:before="160"/>
      <w:jc w:val="center"/>
    </w:pPr>
    <w:rPr>
      <w:i/>
      <w:iCs/>
      <w:color w:val="404040" w:themeColor="text1" w:themeTint="BF"/>
    </w:rPr>
  </w:style>
  <w:style w:type="character" w:customStyle="1" w:styleId="QuoteChar">
    <w:name w:val="Quote Char"/>
    <w:basedOn w:val="DefaultParagraphFont"/>
    <w:link w:val="Quote"/>
    <w:uiPriority w:val="29"/>
    <w:rsid w:val="00CD3BBC"/>
    <w:rPr>
      <w:i/>
      <w:iCs/>
      <w:color w:val="404040" w:themeColor="text1" w:themeTint="BF"/>
      <w:lang w:val="en-ID"/>
    </w:rPr>
  </w:style>
  <w:style w:type="character" w:styleId="IntenseEmphasis">
    <w:name w:val="Intense Emphasis"/>
    <w:basedOn w:val="DefaultParagraphFont"/>
    <w:uiPriority w:val="21"/>
    <w:qFormat/>
    <w:rsid w:val="00CD3BBC"/>
    <w:rPr>
      <w:i/>
      <w:iCs/>
      <w:color w:val="365F91" w:themeColor="accent1" w:themeShade="BF"/>
    </w:rPr>
  </w:style>
  <w:style w:type="paragraph" w:styleId="IntenseQuote">
    <w:name w:val="Intense Quote"/>
    <w:basedOn w:val="Normal"/>
    <w:next w:val="Normal"/>
    <w:link w:val="IntenseQuoteChar"/>
    <w:uiPriority w:val="30"/>
    <w:qFormat/>
    <w:rsid w:val="00CD3BBC"/>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CD3BBC"/>
    <w:rPr>
      <w:i/>
      <w:iCs/>
      <w:color w:val="365F91" w:themeColor="accent1" w:themeShade="BF"/>
      <w:lang w:val="en-ID"/>
    </w:rPr>
  </w:style>
  <w:style w:type="character" w:styleId="IntenseReference">
    <w:name w:val="Intense Reference"/>
    <w:basedOn w:val="DefaultParagraphFont"/>
    <w:uiPriority w:val="32"/>
    <w:qFormat/>
    <w:rsid w:val="00CD3BBC"/>
    <w:rPr>
      <w:b/>
      <w:bCs/>
      <w:smallCaps/>
      <w:color w:val="365F91" w:themeColor="accent1" w:themeShade="BF"/>
      <w:spacing w:val="5"/>
    </w:rPr>
  </w:style>
  <w:style w:type="paragraph" w:styleId="BodyText">
    <w:name w:val="Body Text"/>
    <w:basedOn w:val="Normal"/>
    <w:link w:val="BodyTextChar"/>
    <w:uiPriority w:val="1"/>
    <w:qFormat/>
    <w:rsid w:val="008A24C9"/>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8A24C9"/>
    <w:rPr>
      <w:rFonts w:ascii="Times New Roman" w:eastAsia="Times New Roman" w:hAnsi="Times New Roman" w:cs="Times New Roman"/>
      <w:sz w:val="24"/>
      <w:szCs w:val="24"/>
      <w:lang/>
    </w:rPr>
  </w:style>
  <w:style w:type="paragraph" w:styleId="NormalWeb">
    <w:name w:val="Normal (Web)"/>
    <w:basedOn w:val="Normal"/>
    <w:uiPriority w:val="99"/>
    <w:unhideWhenUsed/>
    <w:rsid w:val="00BC1B4C"/>
    <w:pPr>
      <w:spacing w:before="100" w:beforeAutospacing="1" w:after="100" w:afterAutospacing="1" w:line="240" w:lineRule="auto"/>
    </w:pPr>
    <w:rPr>
      <w:rFonts w:ascii="Times New Roman" w:eastAsia="Times New Roman" w:hAnsi="Times New Roman" w:cs="Times New Roman"/>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F8"/>
    <w:pPr>
      <w:spacing w:after="160" w:line="259" w:lineRule="auto"/>
    </w:pPr>
    <w:rPr>
      <w:lang w:val="en-ID"/>
    </w:rPr>
  </w:style>
  <w:style w:type="paragraph" w:styleId="Heading1">
    <w:name w:val="heading 1"/>
    <w:basedOn w:val="Normal"/>
    <w:next w:val="Normal"/>
    <w:link w:val="Heading1Char"/>
    <w:uiPriority w:val="9"/>
    <w:qFormat/>
    <w:rsid w:val="00CD3BBC"/>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CD3BBC"/>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CD3BBC"/>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CD3BBC"/>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CD3BBC"/>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CD3BB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3BB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3BB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3BB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A5D"/>
  </w:style>
  <w:style w:type="paragraph" w:styleId="Footer">
    <w:name w:val="footer"/>
    <w:basedOn w:val="Normal"/>
    <w:link w:val="FooterChar"/>
    <w:uiPriority w:val="99"/>
    <w:unhideWhenUsed/>
    <w:rsid w:val="00DD7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A5D"/>
  </w:style>
  <w:style w:type="paragraph" w:styleId="ListParagraph">
    <w:name w:val="List Paragraph"/>
    <w:aliases w:val="Body of text,ANAK List Paragraph,Anak subbab,List Paragraph1"/>
    <w:basedOn w:val="Normal"/>
    <w:link w:val="ListParagraphChar"/>
    <w:uiPriority w:val="1"/>
    <w:qFormat/>
    <w:rsid w:val="00DD69F8"/>
    <w:pPr>
      <w:ind w:left="720"/>
      <w:contextualSpacing/>
    </w:pPr>
  </w:style>
  <w:style w:type="paragraph" w:styleId="NoSpacing">
    <w:name w:val="No Spacing"/>
    <w:uiPriority w:val="1"/>
    <w:qFormat/>
    <w:rsid w:val="00DD69F8"/>
    <w:pPr>
      <w:spacing w:after="0" w:line="240" w:lineRule="auto"/>
    </w:pPr>
    <w:rPr>
      <w:lang w:val="en-ID"/>
    </w:rPr>
  </w:style>
  <w:style w:type="character" w:customStyle="1" w:styleId="ListParagraphChar">
    <w:name w:val="List Paragraph Char"/>
    <w:aliases w:val="Body of text Char,ANAK List Paragraph Char,Anak subbab Char,List Paragraph1 Char"/>
    <w:link w:val="ListParagraph"/>
    <w:uiPriority w:val="1"/>
    <w:qFormat/>
    <w:locked/>
    <w:rsid w:val="00DD69F8"/>
    <w:rPr>
      <w:lang w:val="en-ID"/>
    </w:rPr>
  </w:style>
  <w:style w:type="paragraph" w:styleId="BalloonText">
    <w:name w:val="Balloon Text"/>
    <w:basedOn w:val="Normal"/>
    <w:link w:val="BalloonTextChar"/>
    <w:uiPriority w:val="99"/>
    <w:semiHidden/>
    <w:unhideWhenUsed/>
    <w:rsid w:val="00DD6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9F8"/>
    <w:rPr>
      <w:rFonts w:ascii="Tahoma" w:hAnsi="Tahoma" w:cs="Tahoma"/>
      <w:sz w:val="16"/>
      <w:szCs w:val="16"/>
      <w:lang w:val="en-ID"/>
    </w:rPr>
  </w:style>
  <w:style w:type="table" w:styleId="TableGrid">
    <w:name w:val="Table Grid"/>
    <w:basedOn w:val="TableNormal"/>
    <w:uiPriority w:val="39"/>
    <w:rsid w:val="00816F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D3BBC"/>
    <w:rPr>
      <w:rFonts w:asciiTheme="majorHAnsi" w:eastAsiaTheme="majorEastAsia" w:hAnsiTheme="majorHAnsi" w:cstheme="majorBidi"/>
      <w:color w:val="365F91" w:themeColor="accent1" w:themeShade="BF"/>
      <w:sz w:val="40"/>
      <w:szCs w:val="40"/>
      <w:lang w:val="en-ID"/>
    </w:rPr>
  </w:style>
  <w:style w:type="character" w:customStyle="1" w:styleId="Heading2Char">
    <w:name w:val="Heading 2 Char"/>
    <w:basedOn w:val="DefaultParagraphFont"/>
    <w:link w:val="Heading2"/>
    <w:uiPriority w:val="9"/>
    <w:semiHidden/>
    <w:rsid w:val="00CD3BBC"/>
    <w:rPr>
      <w:rFonts w:asciiTheme="majorHAnsi" w:eastAsiaTheme="majorEastAsia" w:hAnsiTheme="majorHAnsi" w:cstheme="majorBidi"/>
      <w:color w:val="365F91" w:themeColor="accent1" w:themeShade="BF"/>
      <w:sz w:val="32"/>
      <w:szCs w:val="32"/>
      <w:lang w:val="en-ID"/>
    </w:rPr>
  </w:style>
  <w:style w:type="character" w:customStyle="1" w:styleId="Heading3Char">
    <w:name w:val="Heading 3 Char"/>
    <w:basedOn w:val="DefaultParagraphFont"/>
    <w:link w:val="Heading3"/>
    <w:uiPriority w:val="9"/>
    <w:semiHidden/>
    <w:rsid w:val="00CD3BBC"/>
    <w:rPr>
      <w:rFonts w:eastAsiaTheme="majorEastAsia" w:cstheme="majorBidi"/>
      <w:color w:val="365F91" w:themeColor="accent1" w:themeShade="BF"/>
      <w:sz w:val="28"/>
      <w:szCs w:val="28"/>
      <w:lang w:val="en-ID"/>
    </w:rPr>
  </w:style>
  <w:style w:type="character" w:customStyle="1" w:styleId="Heading4Char">
    <w:name w:val="Heading 4 Char"/>
    <w:basedOn w:val="DefaultParagraphFont"/>
    <w:link w:val="Heading4"/>
    <w:uiPriority w:val="9"/>
    <w:semiHidden/>
    <w:rsid w:val="00CD3BBC"/>
    <w:rPr>
      <w:rFonts w:eastAsiaTheme="majorEastAsia" w:cstheme="majorBidi"/>
      <w:i/>
      <w:iCs/>
      <w:color w:val="365F91" w:themeColor="accent1" w:themeShade="BF"/>
      <w:lang w:val="en-ID"/>
    </w:rPr>
  </w:style>
  <w:style w:type="character" w:customStyle="1" w:styleId="Heading5Char">
    <w:name w:val="Heading 5 Char"/>
    <w:basedOn w:val="DefaultParagraphFont"/>
    <w:link w:val="Heading5"/>
    <w:uiPriority w:val="9"/>
    <w:semiHidden/>
    <w:rsid w:val="00CD3BBC"/>
    <w:rPr>
      <w:rFonts w:eastAsiaTheme="majorEastAsia" w:cstheme="majorBidi"/>
      <w:color w:val="365F91" w:themeColor="accent1" w:themeShade="BF"/>
      <w:lang w:val="en-ID"/>
    </w:rPr>
  </w:style>
  <w:style w:type="character" w:customStyle="1" w:styleId="Heading6Char">
    <w:name w:val="Heading 6 Char"/>
    <w:basedOn w:val="DefaultParagraphFont"/>
    <w:link w:val="Heading6"/>
    <w:uiPriority w:val="9"/>
    <w:semiHidden/>
    <w:rsid w:val="00CD3BBC"/>
    <w:rPr>
      <w:rFonts w:eastAsiaTheme="majorEastAsia" w:cstheme="majorBidi"/>
      <w:i/>
      <w:iCs/>
      <w:color w:val="595959" w:themeColor="text1" w:themeTint="A6"/>
      <w:lang w:val="en-ID"/>
    </w:rPr>
  </w:style>
  <w:style w:type="character" w:customStyle="1" w:styleId="Heading7Char">
    <w:name w:val="Heading 7 Char"/>
    <w:basedOn w:val="DefaultParagraphFont"/>
    <w:link w:val="Heading7"/>
    <w:uiPriority w:val="9"/>
    <w:semiHidden/>
    <w:rsid w:val="00CD3BBC"/>
    <w:rPr>
      <w:rFonts w:eastAsiaTheme="majorEastAsia" w:cstheme="majorBidi"/>
      <w:color w:val="595959" w:themeColor="text1" w:themeTint="A6"/>
      <w:lang w:val="en-ID"/>
    </w:rPr>
  </w:style>
  <w:style w:type="character" w:customStyle="1" w:styleId="Heading8Char">
    <w:name w:val="Heading 8 Char"/>
    <w:basedOn w:val="DefaultParagraphFont"/>
    <w:link w:val="Heading8"/>
    <w:uiPriority w:val="9"/>
    <w:semiHidden/>
    <w:rsid w:val="00CD3BBC"/>
    <w:rPr>
      <w:rFonts w:eastAsiaTheme="majorEastAsia" w:cstheme="majorBidi"/>
      <w:i/>
      <w:iCs/>
      <w:color w:val="272727" w:themeColor="text1" w:themeTint="D8"/>
      <w:lang w:val="en-ID"/>
    </w:rPr>
  </w:style>
  <w:style w:type="character" w:customStyle="1" w:styleId="Heading9Char">
    <w:name w:val="Heading 9 Char"/>
    <w:basedOn w:val="DefaultParagraphFont"/>
    <w:link w:val="Heading9"/>
    <w:uiPriority w:val="9"/>
    <w:semiHidden/>
    <w:rsid w:val="00CD3BBC"/>
    <w:rPr>
      <w:rFonts w:eastAsiaTheme="majorEastAsia" w:cstheme="majorBidi"/>
      <w:color w:val="272727" w:themeColor="text1" w:themeTint="D8"/>
      <w:lang w:val="en-ID"/>
    </w:rPr>
  </w:style>
  <w:style w:type="character" w:styleId="PlaceholderText">
    <w:name w:val="Placeholder Text"/>
    <w:basedOn w:val="DefaultParagraphFont"/>
    <w:uiPriority w:val="99"/>
    <w:semiHidden/>
    <w:rsid w:val="00CD3BBC"/>
    <w:rPr>
      <w:color w:val="666666"/>
    </w:rPr>
  </w:style>
  <w:style w:type="character" w:styleId="Hyperlink">
    <w:name w:val="Hyperlink"/>
    <w:basedOn w:val="DefaultParagraphFont"/>
    <w:uiPriority w:val="99"/>
    <w:unhideWhenUsed/>
    <w:rsid w:val="00CD3BBC"/>
    <w:rPr>
      <w:color w:val="0000FF" w:themeColor="hyperlink"/>
      <w:u w:val="single"/>
    </w:rPr>
  </w:style>
  <w:style w:type="character" w:styleId="Strong">
    <w:name w:val="Strong"/>
    <w:basedOn w:val="DefaultParagraphFont"/>
    <w:uiPriority w:val="22"/>
    <w:qFormat/>
    <w:rsid w:val="00CD3BBC"/>
    <w:rPr>
      <w:b/>
      <w:bCs/>
    </w:rPr>
  </w:style>
  <w:style w:type="paragraph" w:styleId="Title">
    <w:name w:val="Title"/>
    <w:basedOn w:val="Normal"/>
    <w:next w:val="Normal"/>
    <w:link w:val="TitleChar"/>
    <w:uiPriority w:val="10"/>
    <w:qFormat/>
    <w:rsid w:val="00CD3B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3BBC"/>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CD3BB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3BBC"/>
    <w:rPr>
      <w:rFonts w:eastAsiaTheme="majorEastAsia" w:cstheme="majorBidi"/>
      <w:color w:val="595959" w:themeColor="text1" w:themeTint="A6"/>
      <w:spacing w:val="15"/>
      <w:sz w:val="28"/>
      <w:szCs w:val="28"/>
      <w:lang w:val="en-ID"/>
    </w:rPr>
  </w:style>
  <w:style w:type="paragraph" w:styleId="Quote">
    <w:name w:val="Quote"/>
    <w:basedOn w:val="Normal"/>
    <w:next w:val="Normal"/>
    <w:link w:val="QuoteChar"/>
    <w:uiPriority w:val="29"/>
    <w:qFormat/>
    <w:rsid w:val="00CD3BBC"/>
    <w:pPr>
      <w:spacing w:before="160"/>
      <w:jc w:val="center"/>
    </w:pPr>
    <w:rPr>
      <w:i/>
      <w:iCs/>
      <w:color w:val="404040" w:themeColor="text1" w:themeTint="BF"/>
    </w:rPr>
  </w:style>
  <w:style w:type="character" w:customStyle="1" w:styleId="QuoteChar">
    <w:name w:val="Quote Char"/>
    <w:basedOn w:val="DefaultParagraphFont"/>
    <w:link w:val="Quote"/>
    <w:uiPriority w:val="29"/>
    <w:rsid w:val="00CD3BBC"/>
    <w:rPr>
      <w:i/>
      <w:iCs/>
      <w:color w:val="404040" w:themeColor="text1" w:themeTint="BF"/>
      <w:lang w:val="en-ID"/>
    </w:rPr>
  </w:style>
  <w:style w:type="character" w:styleId="IntenseEmphasis">
    <w:name w:val="Intense Emphasis"/>
    <w:basedOn w:val="DefaultParagraphFont"/>
    <w:uiPriority w:val="21"/>
    <w:qFormat/>
    <w:rsid w:val="00CD3BBC"/>
    <w:rPr>
      <w:i/>
      <w:iCs/>
      <w:color w:val="365F91" w:themeColor="accent1" w:themeShade="BF"/>
    </w:rPr>
  </w:style>
  <w:style w:type="paragraph" w:styleId="IntenseQuote">
    <w:name w:val="Intense Quote"/>
    <w:basedOn w:val="Normal"/>
    <w:next w:val="Normal"/>
    <w:link w:val="IntenseQuoteChar"/>
    <w:uiPriority w:val="30"/>
    <w:qFormat/>
    <w:rsid w:val="00CD3BBC"/>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CD3BBC"/>
    <w:rPr>
      <w:i/>
      <w:iCs/>
      <w:color w:val="365F91" w:themeColor="accent1" w:themeShade="BF"/>
      <w:lang w:val="en-ID"/>
    </w:rPr>
  </w:style>
  <w:style w:type="character" w:styleId="IntenseReference">
    <w:name w:val="Intense Reference"/>
    <w:basedOn w:val="DefaultParagraphFont"/>
    <w:uiPriority w:val="32"/>
    <w:qFormat/>
    <w:rsid w:val="00CD3BBC"/>
    <w:rPr>
      <w:b/>
      <w:bCs/>
      <w:smallCaps/>
      <w:color w:val="365F91" w:themeColor="accent1" w:themeShade="BF"/>
      <w:spacing w:val="5"/>
    </w:rPr>
  </w:style>
  <w:style w:type="paragraph" w:styleId="BodyText">
    <w:name w:val="Body Text"/>
    <w:basedOn w:val="Normal"/>
    <w:link w:val="BodyTextChar"/>
    <w:uiPriority w:val="1"/>
    <w:qFormat/>
    <w:rsid w:val="008A24C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A24C9"/>
    <w:rPr>
      <w:rFonts w:ascii="Times New Roman" w:eastAsia="Times New Roman" w:hAnsi="Times New Roman" w:cs="Times New Roman"/>
      <w:sz w:val="24"/>
      <w:szCs w:val="24"/>
      <w:lang w:val="id"/>
    </w:rPr>
  </w:style>
  <w:style w:type="paragraph" w:styleId="NormalWeb">
    <w:name w:val="Normal (Web)"/>
    <w:basedOn w:val="Normal"/>
    <w:uiPriority w:val="99"/>
    <w:unhideWhenUsed/>
    <w:rsid w:val="00BC1B4C"/>
    <w:pPr>
      <w:spacing w:before="100" w:beforeAutospacing="1" w:after="100" w:afterAutospacing="1" w:line="240" w:lineRule="auto"/>
    </w:pPr>
    <w:rPr>
      <w:rFonts w:ascii="Times New Roman" w:eastAsia="Times New Roman" w:hAnsi="Times New Roman" w:cs="Times New Roman"/>
      <w:sz w:val="24"/>
      <w:szCs w:val="24"/>
      <w:lang w:val="id-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21" Type="http://schemas.microsoft.com/office/2007/relationships/stylesWithEffects" Target="stylesWithEffect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6934</Words>
  <Characters>39528</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13T07:33:00Z</dcterms:created>
  <dcterms:modified xsi:type="dcterms:W3CDTF">2026-05-13T07:33:00Z</dcterms:modified>
</cp:coreProperties>
</file>